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199C8139" w:rsidR="00A904AD" w:rsidRPr="00A25633" w:rsidRDefault="002A73BD" w:rsidP="00AA0658">
      <w:pPr>
        <w:rPr>
          <w:rFonts w:cstheme="minorHAnsi"/>
        </w:rPr>
      </w:pPr>
      <w:bookmarkStart w:id="0" w:name="OLE_LINK1"/>
      <w:r w:rsidRPr="00A25633">
        <w:rPr>
          <w:rFonts w:cstheme="minorHAnsi"/>
        </w:rPr>
        <w:t>Beach morphology change</w:t>
      </w:r>
      <w:r w:rsidR="00A904AD" w:rsidRPr="00A25633">
        <w:rPr>
          <w:rFonts w:cstheme="minorHAnsi"/>
        </w:rPr>
        <w:t xml:space="preserve"> </w:t>
      </w:r>
      <w:r w:rsidR="004625AF" w:rsidRPr="00A25633">
        <w:rPr>
          <w:rFonts w:cstheme="minorHAnsi"/>
        </w:rPr>
        <w:t>h</w:t>
      </w:r>
      <w:r w:rsidRPr="00A25633">
        <w:rPr>
          <w:rFonts w:cstheme="minorHAnsi"/>
        </w:rPr>
        <w:t>as</w:t>
      </w:r>
      <w:r w:rsidR="004625AF" w:rsidRPr="00A25633">
        <w:rPr>
          <w:rFonts w:cstheme="minorHAnsi"/>
        </w:rPr>
        <w:t xml:space="preserve"> long been </w:t>
      </w:r>
      <w:r w:rsidR="004D7C9A" w:rsidRPr="00A25633">
        <w:rPr>
          <w:rFonts w:cstheme="minorHAnsi"/>
        </w:rPr>
        <w:t xml:space="preserve">used as </w:t>
      </w:r>
      <w:r w:rsidRPr="00A25633">
        <w:rPr>
          <w:rFonts w:cstheme="minorHAnsi"/>
        </w:rPr>
        <w:t xml:space="preserve">a </w:t>
      </w:r>
      <w:commentRangeStart w:id="1"/>
      <w:r w:rsidR="004625AF" w:rsidRPr="00A25633">
        <w:rPr>
          <w:rFonts w:cstheme="minorHAnsi"/>
        </w:rPr>
        <w:t>measure</w:t>
      </w:r>
      <w:r w:rsidRPr="00A25633">
        <w:rPr>
          <w:rFonts w:cstheme="minorHAnsi"/>
        </w:rPr>
        <w:t xml:space="preserve"> </w:t>
      </w:r>
      <w:commentRangeEnd w:id="1"/>
      <w:r w:rsidR="0070789D">
        <w:rPr>
          <w:rStyle w:val="CommentReference"/>
        </w:rPr>
        <w:commentReference w:id="1"/>
      </w:r>
      <w:r w:rsidR="004625AF" w:rsidRPr="00A25633">
        <w:rPr>
          <w:rFonts w:cstheme="minorHAnsi"/>
        </w:rPr>
        <w:t>for coastal management and planning studies.</w:t>
      </w:r>
      <w:r w:rsidR="00A27D3C" w:rsidRPr="00A25633">
        <w:rPr>
          <w:rFonts w:cstheme="minorHAnsi"/>
        </w:rPr>
        <w:t xml:space="preserve"> For example, the success of coastal protection projects (e.g. structures, nourishments) is often measured by their ability to increase beach area or volume.</w:t>
      </w:r>
      <w:r w:rsidRPr="00A25633">
        <w:rPr>
          <w:rFonts w:cstheme="minorHAnsi"/>
        </w:rPr>
        <w:t xml:space="preserve"> </w:t>
      </w:r>
      <w:r w:rsidR="000E6D3D" w:rsidRPr="00A25633">
        <w:rPr>
          <w:rFonts w:cstheme="minorHAnsi"/>
        </w:rPr>
        <w:t>The position of the shoreline</w:t>
      </w:r>
      <w:r w:rsidR="00B84B2A" w:rsidRPr="00A25633">
        <w:rPr>
          <w:rFonts w:cstheme="minorHAnsi"/>
        </w:rPr>
        <w:t xml:space="preserve"> </w:t>
      </w:r>
      <w:r w:rsidR="000E6D3D" w:rsidRPr="00A25633">
        <w:rPr>
          <w:rFonts w:cstheme="minorHAnsi"/>
        </w:rPr>
        <w:t xml:space="preserve">is </w:t>
      </w:r>
      <w:r w:rsidR="00B84B2A" w:rsidRPr="00A25633">
        <w:rPr>
          <w:rFonts w:cstheme="minorHAnsi"/>
        </w:rPr>
        <w:t xml:space="preserve">a </w:t>
      </w:r>
      <w:r w:rsidR="009D62C8" w:rsidRPr="00A25633">
        <w:rPr>
          <w:rFonts w:cstheme="minorHAnsi"/>
        </w:rPr>
        <w:t xml:space="preserve">representative indicator of beach change, with </w:t>
      </w:r>
      <w:r w:rsidR="00D34320" w:rsidRPr="00A25633">
        <w:rPr>
          <w:rFonts w:cstheme="minorHAnsi"/>
        </w:rPr>
        <w:t xml:space="preserve">a </w:t>
      </w:r>
      <w:commentRangeStart w:id="2"/>
      <w:r w:rsidR="00D34320" w:rsidRPr="00A25633">
        <w:rPr>
          <w:rFonts w:cstheme="minorHAnsi"/>
        </w:rPr>
        <w:t xml:space="preserve">strong linear correlation between </w:t>
      </w:r>
      <w:r w:rsidR="00A27D3C" w:rsidRPr="00A25633">
        <w:rPr>
          <w:rFonts w:cstheme="minorHAnsi"/>
        </w:rPr>
        <w:t>shoreline position and beach volume</w:t>
      </w:r>
      <w:r w:rsidR="006C0076" w:rsidRPr="00A25633">
        <w:rPr>
          <w:rFonts w:cstheme="minorHAnsi"/>
        </w:rPr>
        <w:t xml:space="preserve"> </w:t>
      </w:r>
      <w:commentRangeEnd w:id="2"/>
      <w:r w:rsidR="0070789D">
        <w:rPr>
          <w:rStyle w:val="CommentReference"/>
        </w:rPr>
        <w:commentReference w:id="2"/>
      </w:r>
      <w:r w:rsidR="006C0076" w:rsidRPr="00A25633">
        <w:rPr>
          <w:rFonts w:cstheme="minorHAnsi"/>
        </w:rPr>
        <w:t>(</w:t>
      </w:r>
      <w:commentRangeStart w:id="3"/>
      <w:r w:rsidR="006C0076" w:rsidRPr="00A25633">
        <w:rPr>
          <w:rFonts w:cstheme="minorHAnsi"/>
        </w:rPr>
        <w:t>Bryan &amp; Smith 2007</w:t>
      </w:r>
      <w:commentRangeEnd w:id="3"/>
      <w:r w:rsidR="00895D75">
        <w:rPr>
          <w:rStyle w:val="CommentReference"/>
        </w:rPr>
        <w:commentReference w:id="3"/>
      </w:r>
      <w:r w:rsidR="006C0076" w:rsidRPr="00A25633">
        <w:rPr>
          <w:rFonts w:cstheme="minorHAnsi"/>
        </w:rPr>
        <w:t>)</w:t>
      </w:r>
      <w:r w:rsidR="00A27D3C" w:rsidRPr="00A25633">
        <w:rPr>
          <w:rFonts w:cstheme="minorHAnsi"/>
        </w:rPr>
        <w:t xml:space="preserve">. </w:t>
      </w:r>
      <w:r w:rsidRPr="00A25633">
        <w:rPr>
          <w:rFonts w:cstheme="minorHAnsi"/>
        </w:rPr>
        <w:t xml:space="preserve">For these reasons, </w:t>
      </w:r>
      <w:r w:rsidR="00A27D3C" w:rsidRPr="00A25633">
        <w:rPr>
          <w:rFonts w:cstheme="minorHAnsi"/>
        </w:rPr>
        <w:t xml:space="preserve">improving our </w:t>
      </w:r>
      <w:r w:rsidRPr="00A25633">
        <w:rPr>
          <w:rFonts w:cstheme="minorHAnsi"/>
        </w:rPr>
        <w:t>understanding</w:t>
      </w:r>
      <w:r w:rsidR="009D62C8" w:rsidRPr="00A25633">
        <w:rPr>
          <w:rFonts w:cstheme="minorHAnsi"/>
        </w:rPr>
        <w:t xml:space="preserve"> </w:t>
      </w:r>
      <w:r w:rsidR="00A27D3C" w:rsidRPr="00A25633">
        <w:rPr>
          <w:rFonts w:cstheme="minorHAnsi"/>
        </w:rPr>
        <w:t xml:space="preserve">of </w:t>
      </w:r>
      <w:r w:rsidR="009D62C8" w:rsidRPr="00A25633">
        <w:rPr>
          <w:rFonts w:cstheme="minorHAnsi"/>
        </w:rPr>
        <w:t xml:space="preserve">shoreline </w:t>
      </w:r>
      <w:r w:rsidRPr="00A25633">
        <w:rPr>
          <w:rFonts w:cstheme="minorHAnsi"/>
        </w:rPr>
        <w:t>variability</w:t>
      </w:r>
      <w:r w:rsidR="009D62C8" w:rsidRPr="00A25633">
        <w:rPr>
          <w:rFonts w:cstheme="minorHAnsi"/>
        </w:rPr>
        <w:t xml:space="preserve"> over multiple spatial and temporal scales </w:t>
      </w:r>
      <w:r w:rsidR="00D34320" w:rsidRPr="00A25633">
        <w:rPr>
          <w:rFonts w:cstheme="minorHAnsi"/>
        </w:rPr>
        <w:t>i</w:t>
      </w:r>
      <w:r w:rsidRPr="00A25633">
        <w:rPr>
          <w:rFonts w:cstheme="minorHAnsi"/>
        </w:rPr>
        <w:t xml:space="preserve">s a key </w:t>
      </w:r>
      <w:r w:rsidR="009D62C8" w:rsidRPr="00A25633">
        <w:rPr>
          <w:rFonts w:cstheme="minorHAnsi"/>
        </w:rPr>
        <w:t xml:space="preserve">priority for coastal </w:t>
      </w:r>
      <w:r w:rsidR="004F0E3A" w:rsidRPr="00A25633">
        <w:rPr>
          <w:rFonts w:cstheme="minorHAnsi"/>
        </w:rPr>
        <w:t>geoscience and engineering</w:t>
      </w:r>
      <w:r w:rsidR="009D62C8" w:rsidRPr="00A25633">
        <w:rPr>
          <w:rFonts w:cstheme="minorHAnsi"/>
        </w:rPr>
        <w:t xml:space="preserve"> (Power et al. 2021)</w:t>
      </w:r>
      <w:r w:rsidR="00A27D3C" w:rsidRPr="00A25633">
        <w:rPr>
          <w:rFonts w:cstheme="minorHAnsi"/>
        </w:rPr>
        <w:t>.</w:t>
      </w:r>
      <w:r w:rsidR="00B94F89" w:rsidRPr="00A25633">
        <w:rPr>
          <w:rFonts w:cstheme="minorHAnsi"/>
        </w:rPr>
        <w:t xml:space="preserve"> </w:t>
      </w:r>
      <w:r w:rsidR="00103755" w:rsidRPr="00A25633">
        <w:rPr>
          <w:rFonts w:cstheme="minorHAnsi"/>
        </w:rPr>
        <w:t>From short-</w:t>
      </w:r>
      <w:r w:rsidR="00065A17" w:rsidRPr="00A25633">
        <w:rPr>
          <w:rFonts w:cstheme="minorHAnsi"/>
        </w:rPr>
        <w:t xml:space="preserve"> (days to weeks)</w:t>
      </w:r>
      <w:r w:rsidR="00103755" w:rsidRPr="00A25633">
        <w:rPr>
          <w:rFonts w:cstheme="minorHAnsi"/>
        </w:rPr>
        <w:t xml:space="preserve"> to long-term</w:t>
      </w:r>
      <w:r w:rsidR="00065A17" w:rsidRPr="00A25633">
        <w:rPr>
          <w:rFonts w:cstheme="minorHAnsi"/>
        </w:rPr>
        <w:t xml:space="preserve"> (</w:t>
      </w:r>
      <w:r w:rsidR="007557C2" w:rsidRPr="00A25633">
        <w:rPr>
          <w:rFonts w:cstheme="minorHAnsi"/>
        </w:rPr>
        <w:t>years to decades)</w:t>
      </w:r>
      <w:r w:rsidR="00103755" w:rsidRPr="00A25633">
        <w:rPr>
          <w:rFonts w:cstheme="minorHAnsi"/>
        </w:rPr>
        <w:t xml:space="preserve"> timescales, driving factors of shoreline change can include storm events</w:t>
      </w:r>
      <w:ins w:id="4" w:author="Guilherme Vieira da Silva" w:date="2022-10-13T13:40:00Z">
        <w:r w:rsidR="0070789D">
          <w:rPr>
            <w:rFonts w:cstheme="minorHAnsi"/>
          </w:rPr>
          <w:t xml:space="preserve"> (references)</w:t>
        </w:r>
      </w:ins>
      <w:r w:rsidR="00103755" w:rsidRPr="00A25633">
        <w:rPr>
          <w:rFonts w:cstheme="minorHAnsi"/>
        </w:rPr>
        <w:t>, seasonal shifts in the wave climate</w:t>
      </w:r>
      <w:ins w:id="5" w:author="Guilherme Vieira da Silva" w:date="2022-10-13T13:40:00Z">
        <w:r w:rsidR="0070789D">
          <w:rPr>
            <w:rFonts w:cstheme="minorHAnsi"/>
          </w:rPr>
          <w:t xml:space="preserve"> (reference)</w:t>
        </w:r>
      </w:ins>
      <w:r w:rsidR="00103755" w:rsidRPr="00A25633">
        <w:rPr>
          <w:rFonts w:cstheme="minorHAnsi"/>
        </w:rPr>
        <w:t xml:space="preserve">, </w:t>
      </w:r>
      <w:r w:rsidR="00AC4A68" w:rsidRPr="00A25633">
        <w:rPr>
          <w:rFonts w:cstheme="minorHAnsi"/>
        </w:rPr>
        <w:t xml:space="preserve">periodic changes </w:t>
      </w:r>
      <w:del w:id="6" w:author="Amir Etemad Shahidi" w:date="2022-10-13T09:16:00Z">
        <w:r w:rsidR="00AC4A68" w:rsidRPr="00A25633" w:rsidDel="00895D75">
          <w:rPr>
            <w:rFonts w:cstheme="minorHAnsi"/>
          </w:rPr>
          <w:delText xml:space="preserve">to </w:delText>
        </w:r>
      </w:del>
      <w:ins w:id="7" w:author="Amir Etemad Shahidi" w:date="2022-10-13T09:16:00Z">
        <w:r w:rsidR="00895D75">
          <w:rPr>
            <w:rFonts w:cstheme="minorHAnsi"/>
          </w:rPr>
          <w:t>of</w:t>
        </w:r>
        <w:r w:rsidR="00895D75" w:rsidRPr="00A25633">
          <w:rPr>
            <w:rFonts w:cstheme="minorHAnsi"/>
          </w:rPr>
          <w:t xml:space="preserve"> </w:t>
        </w:r>
      </w:ins>
      <w:r w:rsidR="00AC4A68" w:rsidRPr="00A25633">
        <w:rPr>
          <w:rFonts w:cstheme="minorHAnsi"/>
        </w:rPr>
        <w:t>climate variability indices (</w:t>
      </w:r>
      <w:proofErr w:type="gramStart"/>
      <w:r w:rsidR="00AC4A68" w:rsidRPr="00A25633">
        <w:rPr>
          <w:rFonts w:cstheme="minorHAnsi"/>
        </w:rPr>
        <w:t>e.g.</w:t>
      </w:r>
      <w:proofErr w:type="gramEnd"/>
      <w:r w:rsidR="00AC4A68" w:rsidRPr="00A25633">
        <w:rPr>
          <w:rFonts w:cstheme="minorHAnsi"/>
        </w:rPr>
        <w:t xml:space="preserve"> E</w:t>
      </w:r>
      <w:r w:rsidR="007338A7" w:rsidRPr="00A25633">
        <w:rPr>
          <w:rFonts w:cstheme="minorHAnsi"/>
        </w:rPr>
        <w:t xml:space="preserve">l </w:t>
      </w:r>
      <w:r w:rsidR="00AC4A68" w:rsidRPr="00A25633">
        <w:rPr>
          <w:rFonts w:cstheme="minorHAnsi"/>
        </w:rPr>
        <w:t>N</w:t>
      </w:r>
      <w:r w:rsidR="007338A7" w:rsidRPr="00A25633">
        <w:rPr>
          <w:rFonts w:cstheme="minorHAnsi"/>
        </w:rPr>
        <w:t>ino Southern Oscillation</w:t>
      </w:r>
      <w:r w:rsidR="00AC4A68" w:rsidRPr="00A25633">
        <w:rPr>
          <w:rFonts w:cstheme="minorHAnsi"/>
        </w:rPr>
        <w:t>, N</w:t>
      </w:r>
      <w:r w:rsidR="007338A7" w:rsidRPr="00A25633">
        <w:rPr>
          <w:rFonts w:cstheme="minorHAnsi"/>
        </w:rPr>
        <w:t xml:space="preserve">orth </w:t>
      </w:r>
      <w:r w:rsidR="00AC4A68" w:rsidRPr="00A25633">
        <w:rPr>
          <w:rFonts w:cstheme="minorHAnsi"/>
        </w:rPr>
        <w:t>A</w:t>
      </w:r>
      <w:r w:rsidR="007338A7" w:rsidRPr="00A25633">
        <w:rPr>
          <w:rFonts w:cstheme="minorHAnsi"/>
        </w:rPr>
        <w:t xml:space="preserve">tlantic </w:t>
      </w:r>
      <w:r w:rsidR="00AC4A68" w:rsidRPr="00A25633">
        <w:rPr>
          <w:rFonts w:cstheme="minorHAnsi"/>
        </w:rPr>
        <w:t>O</w:t>
      </w:r>
      <w:r w:rsidR="007338A7" w:rsidRPr="00A25633">
        <w:rPr>
          <w:rFonts w:cstheme="minorHAnsi"/>
        </w:rPr>
        <w:t>scillation</w:t>
      </w:r>
      <w:ins w:id="8" w:author="Guilherme Vieira da Silva" w:date="2022-10-13T13:40:00Z">
        <w:r w:rsidR="0070789D">
          <w:rPr>
            <w:rFonts w:cstheme="minorHAnsi"/>
          </w:rPr>
          <w:t xml:space="preserve"> - reference</w:t>
        </w:r>
      </w:ins>
      <w:r w:rsidR="00AC4A68" w:rsidRPr="00A25633">
        <w:rPr>
          <w:rFonts w:cstheme="minorHAnsi"/>
        </w:rPr>
        <w:t>)</w:t>
      </w:r>
      <w:r w:rsidR="007338A7" w:rsidRPr="00A25633">
        <w:rPr>
          <w:rFonts w:cstheme="minorHAnsi"/>
        </w:rPr>
        <w:t xml:space="preserve"> and global climate change (e.g. sea level rise)</w:t>
      </w:r>
      <w:ins w:id="9" w:author="Guilherme Vieira da Silva" w:date="2022-10-13T13:40:00Z">
        <w:r w:rsidR="0070789D">
          <w:rPr>
            <w:rFonts w:cstheme="minorHAnsi"/>
          </w:rPr>
          <w:t xml:space="preserve"> </w:t>
        </w:r>
        <w:commentRangeStart w:id="10"/>
        <w:proofErr w:type="spellStart"/>
        <w:r w:rsidR="0070789D">
          <w:rPr>
            <w:rFonts w:cstheme="minorHAnsi"/>
          </w:rPr>
          <w:t>refernce</w:t>
        </w:r>
      </w:ins>
      <w:commentRangeEnd w:id="10"/>
      <w:proofErr w:type="spellEnd"/>
      <w:ins w:id="11" w:author="Guilherme Vieira da Silva" w:date="2022-10-13T13:41:00Z">
        <w:r w:rsidR="0070789D">
          <w:rPr>
            <w:rStyle w:val="CommentReference"/>
          </w:rPr>
          <w:commentReference w:id="10"/>
        </w:r>
      </w:ins>
      <w:r w:rsidR="007338A7" w:rsidRPr="00A25633">
        <w:rPr>
          <w:rFonts w:cstheme="minorHAnsi"/>
        </w:rPr>
        <w:t>.</w:t>
      </w:r>
    </w:p>
    <w:p w14:paraId="67256FEA" w14:textId="2C46FF0F" w:rsidR="003315C8" w:rsidRPr="00A25633" w:rsidRDefault="005028EA" w:rsidP="00AA0658">
      <w:pPr>
        <w:rPr>
          <w:rFonts w:cstheme="minorHAnsi"/>
        </w:rPr>
      </w:pPr>
      <w:bookmarkStart w:id="12" w:name="OLE_LINK2"/>
      <w:bookmarkEnd w:id="0"/>
      <w:r w:rsidRPr="00A25633">
        <w:rPr>
          <w:rFonts w:cstheme="minorHAnsi"/>
        </w:rPr>
        <w:t xml:space="preserve">Mountainous </w:t>
      </w:r>
      <w:r w:rsidR="00D77137" w:rsidRPr="00A25633">
        <w:rPr>
          <w:rFonts w:cstheme="minorHAnsi"/>
        </w:rPr>
        <w:t xml:space="preserve">or hilly </w:t>
      </w:r>
      <w:r w:rsidRPr="00A25633">
        <w:rPr>
          <w:rFonts w:cstheme="minorHAnsi"/>
        </w:rPr>
        <w:t>coast</w:t>
      </w:r>
      <w:r w:rsidR="00D77137" w:rsidRPr="00A25633">
        <w:rPr>
          <w:rFonts w:cstheme="minorHAnsi"/>
        </w:rPr>
        <w:t>lines</w:t>
      </w:r>
      <w:r w:rsidRPr="00A25633">
        <w:rPr>
          <w:rFonts w:cstheme="minorHAnsi"/>
        </w:rPr>
        <w:t xml:space="preserve"> associated with e</w:t>
      </w:r>
      <w:r w:rsidR="00A11F95" w:rsidRPr="00A25633">
        <w:rPr>
          <w:rFonts w:cstheme="minorHAnsi"/>
        </w:rPr>
        <w:t>mbayed (or headland</w:t>
      </w:r>
      <w:r w:rsidR="00E76772" w:rsidRPr="00A25633">
        <w:rPr>
          <w:rFonts w:cstheme="minorHAnsi"/>
        </w:rPr>
        <w:t xml:space="preserve"> </w:t>
      </w:r>
      <w:r w:rsidR="00A11F95" w:rsidRPr="00A25633">
        <w:rPr>
          <w:rFonts w:cstheme="minorHAnsi"/>
        </w:rPr>
        <w:t>bay)</w:t>
      </w:r>
      <w:r w:rsidR="0002454F" w:rsidRPr="00A25633">
        <w:rPr>
          <w:rFonts w:cstheme="minorHAnsi"/>
        </w:rPr>
        <w:t xml:space="preserve"> beaches</w:t>
      </w:r>
      <w:r w:rsidRPr="00A25633">
        <w:rPr>
          <w:rFonts w:cstheme="minorHAnsi"/>
        </w:rPr>
        <w:t xml:space="preserve"> </w:t>
      </w:r>
      <w:r w:rsidR="00D77137" w:rsidRPr="00A25633">
        <w:rPr>
          <w:rFonts w:cstheme="minorHAnsi"/>
        </w:rPr>
        <w:t xml:space="preserve">form about </w:t>
      </w:r>
      <w:r w:rsidR="00CE44C5" w:rsidRPr="00A25633">
        <w:rPr>
          <w:rFonts w:cstheme="minorHAnsi"/>
        </w:rPr>
        <w:t>50% of the world’s coasts</w:t>
      </w:r>
      <w:r w:rsidR="00006673" w:rsidRPr="00A25633">
        <w:rPr>
          <w:rFonts w:cstheme="minorHAnsi"/>
        </w:rPr>
        <w:t xml:space="preserve"> (Inman &amp; Nordstrom 1971).</w:t>
      </w:r>
      <w:r w:rsidR="00F4792D" w:rsidRPr="00A25633">
        <w:rPr>
          <w:rFonts w:cstheme="minorHAnsi"/>
        </w:rPr>
        <w:t xml:space="preserve"> </w:t>
      </w:r>
      <w:r w:rsidR="006C0076" w:rsidRPr="00A25633">
        <w:rPr>
          <w:rFonts w:cstheme="minorHAnsi"/>
        </w:rPr>
        <w:t>S</w:t>
      </w:r>
      <w:r w:rsidR="005D5733" w:rsidRPr="00A25633">
        <w:rPr>
          <w:rFonts w:cstheme="minorHAnsi"/>
        </w:rPr>
        <w:t xml:space="preserve">horeline change research </w:t>
      </w:r>
      <w:r w:rsidR="00427473" w:rsidRPr="00A25633">
        <w:rPr>
          <w:rFonts w:cstheme="minorHAnsi"/>
        </w:rPr>
        <w:t>focused on an embayed beach</w:t>
      </w:r>
      <w:r w:rsidR="005D5733" w:rsidRPr="00A25633">
        <w:rPr>
          <w:rFonts w:cstheme="minorHAnsi"/>
        </w:rPr>
        <w:t xml:space="preserve"> can</w:t>
      </w:r>
      <w:r w:rsidR="006C0076" w:rsidRPr="00A25633">
        <w:rPr>
          <w:rFonts w:cstheme="minorHAnsi"/>
        </w:rPr>
        <w:t xml:space="preserve"> therefore</w:t>
      </w:r>
      <w:r w:rsidR="005D5733" w:rsidRPr="00A25633">
        <w:rPr>
          <w:rFonts w:cstheme="minorHAnsi"/>
        </w:rPr>
        <w:t xml:space="preserve"> be </w:t>
      </w:r>
      <w:r w:rsidR="00427473" w:rsidRPr="00A25633">
        <w:rPr>
          <w:rFonts w:cstheme="minorHAnsi"/>
        </w:rPr>
        <w:t>applied with global significance</w:t>
      </w:r>
      <w:r w:rsidR="005D5733" w:rsidRPr="00A25633">
        <w:rPr>
          <w:rFonts w:cstheme="minorHAnsi"/>
        </w:rPr>
        <w:t xml:space="preserve">. </w:t>
      </w:r>
      <w:r w:rsidR="00F4792D" w:rsidRPr="00A25633">
        <w:rPr>
          <w:rFonts w:cstheme="minorHAnsi"/>
        </w:rPr>
        <w:t>Unless headland bypassing is a common occurrence</w:t>
      </w:r>
      <w:r w:rsidR="004F7959" w:rsidRPr="00A25633">
        <w:rPr>
          <w:rFonts w:cstheme="minorHAnsi"/>
        </w:rPr>
        <w:t xml:space="preserve"> (</w:t>
      </w:r>
      <w:proofErr w:type="gramStart"/>
      <w:r w:rsidR="004F7959" w:rsidRPr="00A25633">
        <w:rPr>
          <w:rFonts w:cstheme="minorHAnsi"/>
        </w:rPr>
        <w:t>e.g.</w:t>
      </w:r>
      <w:proofErr w:type="gramEnd"/>
      <w:r w:rsidR="004F7959" w:rsidRPr="00A25633">
        <w:rPr>
          <w:rFonts w:cstheme="minorHAnsi"/>
        </w:rPr>
        <w:t xml:space="preserve"> Silva et al. 2021)</w:t>
      </w:r>
      <w:r w:rsidR="00F4792D" w:rsidRPr="00A25633">
        <w:rPr>
          <w:rFonts w:cstheme="minorHAnsi"/>
        </w:rPr>
        <w:t xml:space="preserve">, these embayed beaches are </w:t>
      </w:r>
      <w:r w:rsidR="004A0751" w:rsidRPr="00A25633">
        <w:rPr>
          <w:rFonts w:cstheme="minorHAnsi"/>
        </w:rPr>
        <w:t>generally described as closed systems</w:t>
      </w:r>
      <w:r w:rsidR="00EB7A91" w:rsidRPr="00A25633">
        <w:rPr>
          <w:rFonts w:cstheme="minorHAnsi"/>
        </w:rPr>
        <w:t xml:space="preserve"> where sediment is contained between two </w:t>
      </w:r>
      <w:commentRangeStart w:id="13"/>
      <w:r w:rsidR="00EB7A91" w:rsidRPr="00A25633">
        <w:rPr>
          <w:rFonts w:cstheme="minorHAnsi"/>
        </w:rPr>
        <w:t>headlands</w:t>
      </w:r>
      <w:commentRangeEnd w:id="13"/>
      <w:r w:rsidR="0070789D">
        <w:rPr>
          <w:rStyle w:val="CommentReference"/>
        </w:rPr>
        <w:commentReference w:id="13"/>
      </w:r>
      <w:ins w:id="14" w:author="Guilherme Vieira da Silva" w:date="2022-10-13T13:42:00Z">
        <w:r w:rsidR="0070789D">
          <w:rPr>
            <w:rFonts w:cstheme="minorHAnsi"/>
          </w:rPr>
          <w:t xml:space="preserve"> ()</w:t>
        </w:r>
      </w:ins>
      <w:r w:rsidR="00EB7A91" w:rsidRPr="00A25633">
        <w:rPr>
          <w:rFonts w:cstheme="minorHAnsi"/>
        </w:rPr>
        <w:t>, structures or rocky outcrops</w:t>
      </w:r>
      <w:r w:rsidR="006D3647" w:rsidRPr="00A25633">
        <w:rPr>
          <w:rFonts w:cstheme="minorHAnsi"/>
        </w:rPr>
        <w:t xml:space="preserve">. </w:t>
      </w:r>
      <w:r w:rsidR="006C0076" w:rsidRPr="00A25633">
        <w:rPr>
          <w:rFonts w:cstheme="minorHAnsi"/>
        </w:rPr>
        <w:t>(</w:t>
      </w:r>
      <w:r w:rsidR="006C0076" w:rsidRPr="00A25633">
        <w:rPr>
          <w:rFonts w:cstheme="minorHAnsi"/>
          <w:highlight w:val="yellow"/>
        </w:rPr>
        <w:t>link</w:t>
      </w:r>
      <w:r w:rsidR="006C0076" w:rsidRPr="00A25633">
        <w:rPr>
          <w:rFonts w:cstheme="minorHAnsi"/>
        </w:rPr>
        <w:t xml:space="preserve">) </w:t>
      </w:r>
      <w:r w:rsidR="006D3647" w:rsidRPr="00A25633">
        <w:rPr>
          <w:rFonts w:cstheme="minorHAnsi"/>
        </w:rPr>
        <w:t>Instead</w:t>
      </w:r>
      <w:r w:rsidR="00427473" w:rsidRPr="00A25633">
        <w:rPr>
          <w:rFonts w:cstheme="minorHAnsi"/>
        </w:rPr>
        <w:t xml:space="preserve">, </w:t>
      </w:r>
      <w:del w:id="15" w:author="Amir Etemad Shahidi" w:date="2022-10-13T09:20:00Z">
        <w:r w:rsidR="00905534" w:rsidRPr="00A25633" w:rsidDel="00A3037A">
          <w:rPr>
            <w:rFonts w:cstheme="minorHAnsi"/>
          </w:rPr>
          <w:delText xml:space="preserve">beach </w:delText>
        </w:r>
        <w:r w:rsidR="00427473" w:rsidRPr="00A25633" w:rsidDel="00A3037A">
          <w:rPr>
            <w:rFonts w:cstheme="minorHAnsi"/>
          </w:rPr>
          <w:delText xml:space="preserve">rotation is a dominant mode of shoreline variability </w:delText>
        </w:r>
      </w:del>
      <w:r w:rsidR="00D34320" w:rsidRPr="00A25633">
        <w:rPr>
          <w:rFonts w:cstheme="minorHAnsi"/>
        </w:rPr>
        <w:t xml:space="preserve">at embayed beaches </w:t>
      </w:r>
      <w:r w:rsidR="00427473" w:rsidRPr="00A25633">
        <w:rPr>
          <w:rFonts w:cstheme="minorHAnsi"/>
        </w:rPr>
        <w:t xml:space="preserve">where </w:t>
      </w:r>
      <w:r w:rsidR="00905534" w:rsidRPr="00A25633">
        <w:rPr>
          <w:rFonts w:cstheme="minorHAnsi"/>
        </w:rPr>
        <w:t>s</w:t>
      </w:r>
      <w:r w:rsidR="00427473" w:rsidRPr="00A25633">
        <w:rPr>
          <w:rFonts w:cstheme="minorHAnsi"/>
        </w:rPr>
        <w:t xml:space="preserve">ediment </w:t>
      </w:r>
      <w:r w:rsidR="00905534" w:rsidRPr="00A25633">
        <w:rPr>
          <w:rFonts w:cstheme="minorHAnsi"/>
        </w:rPr>
        <w:t>transport results in an</w:t>
      </w:r>
      <w:r w:rsidR="006D3647" w:rsidRPr="00A25633">
        <w:rPr>
          <w:rFonts w:cstheme="minorHAnsi"/>
        </w:rPr>
        <w:t xml:space="preserve"> </w:t>
      </w:r>
      <w:r w:rsidR="004C6BDD" w:rsidRPr="00A25633">
        <w:rPr>
          <w:rFonts w:cstheme="minorHAnsi"/>
        </w:rPr>
        <w:t xml:space="preserve">apparent </w:t>
      </w:r>
      <w:r w:rsidR="00442DA1" w:rsidRPr="00A25633">
        <w:rPr>
          <w:rFonts w:cstheme="minorHAnsi"/>
        </w:rPr>
        <w:t xml:space="preserve">out-of-phase shift in </w:t>
      </w:r>
      <w:ins w:id="16" w:author="Amir Etemad Shahidi" w:date="2022-10-13T09:21:00Z">
        <w:r w:rsidR="00A3037A">
          <w:rPr>
            <w:rFonts w:cstheme="minorHAnsi"/>
          </w:rPr>
          <w:t xml:space="preserve">the </w:t>
        </w:r>
      </w:ins>
      <w:r w:rsidR="00442DA1" w:rsidRPr="00A25633">
        <w:rPr>
          <w:rFonts w:cstheme="minorHAnsi"/>
        </w:rPr>
        <w:t>shoreline position at each end of the beach</w:t>
      </w:r>
      <w:ins w:id="17" w:author="Amir Etemad Shahidi" w:date="2022-10-13T09:20:00Z">
        <w:r w:rsidR="00A3037A">
          <w:rPr>
            <w:rFonts w:cstheme="minorHAnsi"/>
          </w:rPr>
          <w:t xml:space="preserve">, </w:t>
        </w:r>
        <w:r w:rsidR="00A3037A" w:rsidRPr="00A25633">
          <w:rPr>
            <w:rFonts w:cstheme="minorHAnsi"/>
          </w:rPr>
          <w:t>beach rotation is a dominant mode of shoreline variability</w:t>
        </w:r>
      </w:ins>
      <w:r w:rsidR="0043757C" w:rsidRPr="00A25633">
        <w:rPr>
          <w:rFonts w:cstheme="minorHAnsi"/>
        </w:rPr>
        <w:t xml:space="preserve"> </w:t>
      </w:r>
      <w:r w:rsidR="002F147D" w:rsidRPr="00A25633">
        <w:rPr>
          <w:rFonts w:cstheme="minorHAnsi"/>
        </w:rPr>
        <w:t>(</w:t>
      </w:r>
      <w:r w:rsidR="00905534" w:rsidRPr="00A25633">
        <w:rPr>
          <w:rFonts w:cstheme="minorHAnsi"/>
        </w:rPr>
        <w:t>Short &amp; Masselink 1999, Klein et al. 2002, Turki et al. 2013</w:t>
      </w:r>
      <w:r w:rsidR="00B84C3E" w:rsidRPr="00A25633">
        <w:rPr>
          <w:rFonts w:cstheme="minorHAnsi"/>
        </w:rPr>
        <w:t>)</w:t>
      </w:r>
      <w:r w:rsidR="006D3647" w:rsidRPr="00A25633">
        <w:rPr>
          <w:rFonts w:cstheme="minorHAnsi"/>
        </w:rPr>
        <w:t>.</w:t>
      </w:r>
      <w:r w:rsidR="000A5444" w:rsidRPr="00A25633">
        <w:rPr>
          <w:rFonts w:cstheme="minorHAnsi"/>
        </w:rPr>
        <w:t xml:space="preserve"> </w:t>
      </w:r>
    </w:p>
    <w:p w14:paraId="2D6D178E" w14:textId="6670F2EB" w:rsidR="004F0E3A" w:rsidRPr="00A25633" w:rsidRDefault="0003098E" w:rsidP="00AA0658">
      <w:pPr>
        <w:rPr>
          <w:rFonts w:cstheme="minorHAnsi"/>
        </w:rPr>
      </w:pPr>
      <w:bookmarkStart w:id="18" w:name="OLE_LINK3"/>
      <w:bookmarkEnd w:id="12"/>
      <w:r w:rsidRPr="00A25633">
        <w:rPr>
          <w:rFonts w:cstheme="minorHAnsi"/>
        </w:rPr>
        <w:t xml:space="preserve">There is </w:t>
      </w:r>
      <w:ins w:id="19" w:author="Amir Etemad Shahidi" w:date="2022-10-13T09:21:00Z">
        <w:r w:rsidR="00A3037A">
          <w:rPr>
            <w:rFonts w:cstheme="minorHAnsi"/>
          </w:rPr>
          <w:t xml:space="preserve">a </w:t>
        </w:r>
      </w:ins>
      <w:r w:rsidRPr="00A25633">
        <w:rPr>
          <w:rFonts w:cstheme="minorHAnsi"/>
        </w:rPr>
        <w:t>notable variability in the dominant driving hydrodynamic factors of beach rotation</w:t>
      </w:r>
      <w:r w:rsidR="006C4784" w:rsidRPr="00A25633">
        <w:rPr>
          <w:rFonts w:cstheme="minorHAnsi"/>
        </w:rPr>
        <w:t xml:space="preserve">, </w:t>
      </w:r>
      <w:r w:rsidRPr="00A25633">
        <w:rPr>
          <w:rFonts w:cstheme="minorHAnsi"/>
        </w:rPr>
        <w:t xml:space="preserve">with both the reversal of longshore sediment transport </w:t>
      </w:r>
      <w:r w:rsidR="006C4784" w:rsidRPr="00A25633">
        <w:rPr>
          <w:rFonts w:cstheme="minorHAnsi"/>
        </w:rPr>
        <w:t xml:space="preserve">(Klein et al., 2002) </w:t>
      </w:r>
      <w:r w:rsidRPr="00A25633">
        <w:rPr>
          <w:rFonts w:cstheme="minorHAnsi"/>
        </w:rPr>
        <w:t xml:space="preserve">and longshore variability in cross-shore sediment transport (Harley et al., 2015) </w:t>
      </w:r>
      <w:del w:id="20" w:author="Amir Etemad Shahidi" w:date="2022-10-13T09:23:00Z">
        <w:r w:rsidR="00D34320" w:rsidRPr="00A25633" w:rsidDel="00A3037A">
          <w:rPr>
            <w:rFonts w:cstheme="minorHAnsi"/>
          </w:rPr>
          <w:delText>found to be</w:delText>
        </w:r>
      </w:del>
      <w:ins w:id="21" w:author="Amir Etemad Shahidi" w:date="2022-10-13T09:23:00Z">
        <w:r w:rsidR="00A3037A">
          <w:rPr>
            <w:rFonts w:cstheme="minorHAnsi"/>
          </w:rPr>
          <w:t>being?</w:t>
        </w:r>
      </w:ins>
      <w:r w:rsidRPr="00A25633">
        <w:rPr>
          <w:rFonts w:cstheme="minorHAnsi"/>
        </w:rPr>
        <w:t xml:space="preserve"> important. Beach rotation is often linked to seasonal shifts in the wave climate</w:t>
      </w:r>
      <w:r w:rsidR="00771315" w:rsidRPr="00A25633">
        <w:rPr>
          <w:rFonts w:cstheme="minorHAnsi"/>
        </w:rPr>
        <w:t xml:space="preserve"> (Turki et al. 2013, </w:t>
      </w:r>
      <w:r w:rsidR="006C4784" w:rsidRPr="00A25633">
        <w:rPr>
          <w:rFonts w:cstheme="minorHAnsi"/>
        </w:rPr>
        <w:t>…</w:t>
      </w:r>
      <w:r w:rsidR="00771315" w:rsidRPr="00A25633">
        <w:rPr>
          <w:rFonts w:cstheme="minorHAnsi"/>
        </w:rPr>
        <w:t>)</w:t>
      </w:r>
      <w:r w:rsidR="003C03F5" w:rsidRPr="00A25633">
        <w:rPr>
          <w:rFonts w:cstheme="minorHAnsi"/>
        </w:rPr>
        <w:t>, including both wave direction and significant wave height</w:t>
      </w:r>
      <w:r w:rsidRPr="00A25633">
        <w:rPr>
          <w:rFonts w:cstheme="minorHAnsi"/>
        </w:rPr>
        <w:t>. However, climate drivers such as El-Nino Southern Oscillation (</w:t>
      </w:r>
      <w:r w:rsidR="00133C0A" w:rsidRPr="00A25633">
        <w:rPr>
          <w:rFonts w:cstheme="minorHAnsi"/>
        </w:rPr>
        <w:t xml:space="preserve">Short et al., 2000; </w:t>
      </w:r>
      <w:r w:rsidRPr="00A25633">
        <w:rPr>
          <w:rFonts w:cstheme="minorHAnsi"/>
        </w:rPr>
        <w:t xml:space="preserve">Ranasinghe et al., 2004) and North Atlantic Oscillation (Thomas et al., 2011) have also been linked to beach rotation. </w:t>
      </w:r>
      <w:commentRangeStart w:id="22"/>
      <w:r w:rsidRPr="00A25633">
        <w:rPr>
          <w:rFonts w:cstheme="minorHAnsi"/>
        </w:rPr>
        <w:t xml:space="preserve">Understanding this coastal process requires a </w:t>
      </w:r>
      <w:proofErr w:type="spellStart"/>
      <w:r w:rsidRPr="00A25633">
        <w:rPr>
          <w:rFonts w:cstheme="minorHAnsi"/>
        </w:rPr>
        <w:t>spatio</w:t>
      </w:r>
      <w:proofErr w:type="spellEnd"/>
      <w:r w:rsidRPr="00A25633">
        <w:rPr>
          <w:rFonts w:cstheme="minorHAnsi"/>
        </w:rPr>
        <w:t>-temporal analysis of the whole beach (Klein et al., 2002). However, beach profiles or shoreline transects at either end of a sandy embayment</w:t>
      </w:r>
      <w:r w:rsidR="003C03F5" w:rsidRPr="00A25633">
        <w:rPr>
          <w:rFonts w:cstheme="minorHAnsi"/>
        </w:rPr>
        <w:t xml:space="preserve"> have been used with great success to measure the </w:t>
      </w:r>
      <w:r w:rsidRPr="00A25633">
        <w:rPr>
          <w:rFonts w:cstheme="minorHAnsi"/>
        </w:rPr>
        <w:t xml:space="preserve">magnitude and timescales of </w:t>
      </w:r>
      <w:del w:id="23" w:author="Amir Etemad Shahidi" w:date="2022-10-13T09:26:00Z">
        <w:r w:rsidRPr="00A25633" w:rsidDel="00A3037A">
          <w:rPr>
            <w:rFonts w:cstheme="minorHAnsi"/>
          </w:rPr>
          <w:delText xml:space="preserve">suspected </w:delText>
        </w:r>
      </w:del>
      <w:ins w:id="24" w:author="Amir Etemad Shahidi" w:date="2022-10-13T09:26:00Z">
        <w:r w:rsidR="00A3037A">
          <w:rPr>
            <w:rFonts w:cstheme="minorHAnsi"/>
          </w:rPr>
          <w:t>plausible?</w:t>
        </w:r>
        <w:r w:rsidR="00A3037A" w:rsidRPr="00A25633">
          <w:rPr>
            <w:rFonts w:cstheme="minorHAnsi"/>
          </w:rPr>
          <w:t xml:space="preserve"> </w:t>
        </w:r>
      </w:ins>
      <w:r w:rsidRPr="00A25633">
        <w:rPr>
          <w:rFonts w:cstheme="minorHAnsi"/>
        </w:rPr>
        <w:t>beach rotatio</w:t>
      </w:r>
      <w:r w:rsidR="003C03F5" w:rsidRPr="00A25633">
        <w:rPr>
          <w:rFonts w:cstheme="minorHAnsi"/>
        </w:rPr>
        <w:t>n (e.g. Ranasinghe et al. 2004)</w:t>
      </w:r>
      <w:r w:rsidRPr="00A25633">
        <w:rPr>
          <w:rFonts w:cstheme="minorHAnsi"/>
        </w:rPr>
        <w:t>.</w:t>
      </w:r>
      <w:commentRangeEnd w:id="22"/>
      <w:r w:rsidR="006C0076" w:rsidRPr="00A25633">
        <w:rPr>
          <w:rStyle w:val="CommentReference"/>
          <w:sz w:val="22"/>
          <w:szCs w:val="22"/>
        </w:rPr>
        <w:commentReference w:id="22"/>
      </w:r>
    </w:p>
    <w:p w14:paraId="5770EADA" w14:textId="02ED3BD6" w:rsidR="00900F8A" w:rsidRPr="00A25633" w:rsidRDefault="00B62CA3" w:rsidP="001F2EF9">
      <w:bookmarkStart w:id="25" w:name="OLE_LINK4"/>
      <w:bookmarkEnd w:id="18"/>
      <w:commentRangeStart w:id="26"/>
      <w:r w:rsidRPr="00A25633">
        <w:t xml:space="preserve">The </w:t>
      </w:r>
      <w:commentRangeEnd w:id="26"/>
      <w:r w:rsidR="0070789D">
        <w:rPr>
          <w:rStyle w:val="CommentReference"/>
        </w:rPr>
        <w:commentReference w:id="26"/>
      </w:r>
      <w:r w:rsidRPr="00A25633">
        <w:t>Southern Annular Mode (</w:t>
      </w:r>
      <w:r w:rsidR="001F2EF9" w:rsidRPr="00A25633">
        <w:t>SAM</w:t>
      </w:r>
      <w:r w:rsidRPr="00A25633">
        <w:t>)</w:t>
      </w:r>
      <w:r w:rsidR="001F2EF9" w:rsidRPr="00A25633">
        <w:t xml:space="preserve"> is a dominant mode of Southern Ocean </w:t>
      </w:r>
      <w:r w:rsidRPr="00A25633">
        <w:t xml:space="preserve">climate </w:t>
      </w:r>
      <w:r w:rsidR="001F2EF9" w:rsidRPr="00A25633">
        <w:t xml:space="preserve">variability </w:t>
      </w:r>
      <w:r w:rsidR="001205F6" w:rsidRPr="00A25633">
        <w:t>(</w:t>
      </w:r>
      <w:r w:rsidR="001F2EF9" w:rsidRPr="00A25633">
        <w:t>Rogers &amp; van Loon</w:t>
      </w:r>
      <w:ins w:id="27" w:author="Amir Etemad Shahidi" w:date="2022-10-13T09:27:00Z">
        <w:r w:rsidR="00A3037A">
          <w:t>,</w:t>
        </w:r>
      </w:ins>
      <w:r w:rsidR="001F2EF9" w:rsidRPr="00A25633">
        <w:t xml:space="preserve"> 1982</w:t>
      </w:r>
      <w:del w:id="28" w:author="Amir Etemad Shahidi" w:date="2022-10-13T09:27:00Z">
        <w:r w:rsidR="00133C0A" w:rsidRPr="00A25633" w:rsidDel="00A3037A">
          <w:delText xml:space="preserve">, </w:delText>
        </w:r>
      </w:del>
      <w:ins w:id="29" w:author="Amir Etemad Shahidi" w:date="2022-10-13T09:27:00Z">
        <w:r w:rsidR="00A3037A">
          <w:t>;</w:t>
        </w:r>
        <w:r w:rsidR="00A3037A" w:rsidRPr="00A25633">
          <w:t xml:space="preserve"> </w:t>
        </w:r>
      </w:ins>
      <w:r w:rsidR="00133C0A" w:rsidRPr="00A25633">
        <w:t>Simmonds</w:t>
      </w:r>
      <w:ins w:id="30" w:author="Amir Etemad Shahidi" w:date="2022-10-13T09:27:00Z">
        <w:r w:rsidR="00A3037A">
          <w:t>,</w:t>
        </w:r>
      </w:ins>
      <w:r w:rsidR="00133C0A" w:rsidRPr="00A25633">
        <w:t xml:space="preserve"> 2003</w:t>
      </w:r>
      <w:r w:rsidR="001F2EF9" w:rsidRPr="00A25633">
        <w:t>)</w:t>
      </w:r>
      <w:r w:rsidR="001205F6" w:rsidRPr="00A25633">
        <w:t xml:space="preserve">. </w:t>
      </w:r>
      <w:r w:rsidR="00995F2F" w:rsidRPr="00A25633">
        <w:t xml:space="preserve">The Southern Ocean is </w:t>
      </w:r>
      <w:commentRangeStart w:id="31"/>
      <w:r w:rsidR="00995F2F" w:rsidRPr="00A25633">
        <w:t xml:space="preserve">well known </w:t>
      </w:r>
      <w:commentRangeEnd w:id="31"/>
      <w:r w:rsidR="0070789D">
        <w:rPr>
          <w:rStyle w:val="CommentReference"/>
        </w:rPr>
        <w:commentReference w:id="31"/>
      </w:r>
      <w:r w:rsidR="00995F2F" w:rsidRPr="00A25633">
        <w:t xml:space="preserve">for its </w:t>
      </w:r>
      <w:r w:rsidR="001A1047" w:rsidRPr="00A25633">
        <w:t>persistent</w:t>
      </w:r>
      <w:r w:rsidR="00710D70" w:rsidRPr="00A25633">
        <w:t xml:space="preserve"> and strong storm belt</w:t>
      </w:r>
      <w:r w:rsidR="000D6059" w:rsidRPr="00A25633">
        <w:t xml:space="preserve"> associated with </w:t>
      </w:r>
      <w:r w:rsidR="001A1047" w:rsidRPr="00A25633">
        <w:t>low-pressure and frontal systems</w:t>
      </w:r>
      <w:r w:rsidR="0087144F" w:rsidRPr="00A25633">
        <w:t>. T</w:t>
      </w:r>
      <w:r w:rsidR="005A461C" w:rsidRPr="00A25633">
        <w:t xml:space="preserve">hese intense winds are responsible </w:t>
      </w:r>
      <w:r w:rsidR="000E0E0A" w:rsidRPr="00A25633">
        <w:t xml:space="preserve">for </w:t>
      </w:r>
      <w:r w:rsidR="00AD5DD5" w:rsidRPr="00A25633">
        <w:t xml:space="preserve">much of the ocean </w:t>
      </w:r>
      <w:r w:rsidR="000E0E0A" w:rsidRPr="00A25633">
        <w:t>swell</w:t>
      </w:r>
      <w:r w:rsidR="00AD5DD5" w:rsidRPr="00A25633">
        <w:t xml:space="preserve">s globally, </w:t>
      </w:r>
      <w:r w:rsidR="00E36104" w:rsidRPr="00A25633">
        <w:t>across the southern hemisphere and even into the North Pac</w:t>
      </w:r>
      <w:r w:rsidR="001177CF" w:rsidRPr="00A25633">
        <w:t>i</w:t>
      </w:r>
      <w:r w:rsidR="00E36104" w:rsidRPr="00A25633">
        <w:t>fic (</w:t>
      </w:r>
      <w:r w:rsidR="001177CF" w:rsidRPr="00A25633">
        <w:t xml:space="preserve">Young 1999). </w:t>
      </w:r>
      <w:r w:rsidR="00710D70" w:rsidRPr="00A25633">
        <w:t>SAM is</w:t>
      </w:r>
      <w:r w:rsidR="001F2EF9" w:rsidRPr="00A25633">
        <w:t xml:space="preserve"> measured using </w:t>
      </w:r>
      <w:r w:rsidR="00710D70" w:rsidRPr="00A25633">
        <w:t xml:space="preserve">an </w:t>
      </w:r>
      <w:r w:rsidR="001F2EF9" w:rsidRPr="00A25633">
        <w:t xml:space="preserve">index </w:t>
      </w:r>
      <w:del w:id="32" w:author="Amir Etemad Shahidi" w:date="2022-10-13T09:28:00Z">
        <w:r w:rsidR="001F2EF9" w:rsidRPr="00A25633" w:rsidDel="00C54A6D">
          <w:delText>(</w:delText>
        </w:r>
      </w:del>
      <w:ins w:id="33" w:author="Amir Etemad Shahidi" w:date="2022-10-13T09:28:00Z">
        <w:r w:rsidR="00C54A6D">
          <w:t xml:space="preserve">called </w:t>
        </w:r>
      </w:ins>
      <w:r w:rsidR="001F2EF9" w:rsidRPr="00A25633">
        <w:t>SAMI</w:t>
      </w:r>
      <w:del w:id="34" w:author="Amir Etemad Shahidi" w:date="2022-10-13T09:28:00Z">
        <w:r w:rsidR="001F2EF9" w:rsidRPr="00A25633" w:rsidDel="00C54A6D">
          <w:delText xml:space="preserve">) </w:delText>
        </w:r>
      </w:del>
      <w:ins w:id="35" w:author="Amir Etemad Shahidi" w:date="2022-10-13T09:28:00Z">
        <w:r w:rsidR="00C54A6D">
          <w:t xml:space="preserve"> which is</w:t>
        </w:r>
        <w:r w:rsidR="00C54A6D" w:rsidRPr="00A25633">
          <w:t xml:space="preserve"> </w:t>
        </w:r>
      </w:ins>
      <w:r w:rsidR="001F2EF9" w:rsidRPr="00A25633">
        <w:t xml:space="preserve">described by zonally-averaged, mean sea-level pressure differences between 40°S and 65°S </w:t>
      </w:r>
      <w:r w:rsidR="001F2EF9" w:rsidRPr="00A25633">
        <w:fldChar w:fldCharType="begin" w:fldLock="1"/>
      </w:r>
      <w:r w:rsidR="001F2EF9" w:rsidRPr="00A25633">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A25633">
        <w:fldChar w:fldCharType="separate"/>
      </w:r>
      <w:r w:rsidR="001F2EF9" w:rsidRPr="00A25633">
        <w:rPr>
          <w:noProof/>
        </w:rPr>
        <w:t>(Marshall, 2003)</w:t>
      </w:r>
      <w:r w:rsidR="001F2EF9" w:rsidRPr="00A25633">
        <w:fldChar w:fldCharType="end"/>
      </w:r>
      <w:r w:rsidR="001F2EF9" w:rsidRPr="00A25633">
        <w:t>. A positive (negative) SAMI value corresponds to higher (lower) pressure at 40°S than at 65°S</w:t>
      </w:r>
      <w:r w:rsidR="00884FE0" w:rsidRPr="00A25633">
        <w:t xml:space="preserve">. Hence, </w:t>
      </w:r>
      <w:r w:rsidR="001F2EF9" w:rsidRPr="00A25633">
        <w:t>the Southern Ocean storm belt shifts south (north) during a positive (negative) phase of SAM.</w:t>
      </w:r>
    </w:p>
    <w:p w14:paraId="3BC3DEFE" w14:textId="39143A9E" w:rsidR="001F2EF9" w:rsidRPr="00A25633" w:rsidRDefault="00353549" w:rsidP="001F2EF9">
      <w:bookmarkStart w:id="36" w:name="OLE_LINK5"/>
      <w:bookmarkEnd w:id="25"/>
      <w:del w:id="37" w:author="Amir Etemad Shahidi" w:date="2022-10-13T09:29:00Z">
        <w:r w:rsidRPr="00A25633" w:rsidDel="00C54A6D">
          <w:delText>Unsurprisingly</w:delText>
        </w:r>
      </w:del>
      <w:ins w:id="38" w:author="Amir Etemad Shahidi" w:date="2022-10-13T09:36:00Z">
        <w:r w:rsidR="00C54A6D">
          <w:t xml:space="preserve">As </w:t>
        </w:r>
      </w:ins>
      <w:ins w:id="39" w:author="Amir Etemad Shahidi" w:date="2022-10-13T09:37:00Z">
        <w:r w:rsidR="00C54A6D">
          <w:t>e</w:t>
        </w:r>
      </w:ins>
      <w:ins w:id="40" w:author="Amir Etemad Shahidi" w:date="2022-10-13T09:29:00Z">
        <w:r w:rsidR="00C54A6D" w:rsidRPr="00A25633">
          <w:t>xpected</w:t>
        </w:r>
      </w:ins>
      <w:r w:rsidR="000D6059" w:rsidRPr="00A25633">
        <w:t xml:space="preserve">, there is a </w:t>
      </w:r>
      <w:r w:rsidRPr="00A25633">
        <w:t>correlation</w:t>
      </w:r>
      <w:r w:rsidR="000D6059" w:rsidRPr="00A25633">
        <w:t xml:space="preserve"> between </w:t>
      </w:r>
      <w:del w:id="41" w:author="Amir Etemad Shahidi" w:date="2022-10-13T09:31:00Z">
        <w:r w:rsidR="003D7106" w:rsidRPr="00A25633" w:rsidDel="00C54A6D">
          <w:delText xml:space="preserve">this measure of </w:delText>
        </w:r>
      </w:del>
      <w:r w:rsidR="003D7106" w:rsidRPr="00A25633">
        <w:t xml:space="preserve">the Southern Ocean storm belt position and </w:t>
      </w:r>
      <w:r w:rsidRPr="00A25633">
        <w:t>the</w:t>
      </w:r>
      <w:r w:rsidR="003D7106" w:rsidRPr="00A25633">
        <w:t xml:space="preserve"> </w:t>
      </w:r>
      <w:r w:rsidR="001F2EF9" w:rsidRPr="00A25633">
        <w:t>significant wave height across the southern coast of Australia</w:t>
      </w:r>
      <w:r w:rsidRPr="00A25633">
        <w:t xml:space="preserve"> (Hemer et al., 2009)</w:t>
      </w:r>
      <w:r w:rsidR="002553C2" w:rsidRPr="00A25633">
        <w:t>. Larger</w:t>
      </w:r>
      <w:r w:rsidR="001F2EF9" w:rsidRPr="00A25633">
        <w:t xml:space="preserve"> wave heights for positive phases of SAM during Austral autumn and winter</w:t>
      </w:r>
      <w:r w:rsidR="006C0076" w:rsidRPr="00A25633">
        <w:t xml:space="preserve"> (positive correlation)</w:t>
      </w:r>
      <w:r w:rsidRPr="00A25633">
        <w:t xml:space="preserve">, </w:t>
      </w:r>
      <w:del w:id="42" w:author="Amir Etemad Shahidi" w:date="2022-10-13T09:31:00Z">
        <w:r w:rsidR="001F2EF9" w:rsidRPr="00A25633" w:rsidDel="00C54A6D">
          <w:delText>but a</w:delText>
        </w:r>
      </w:del>
      <w:ins w:id="43" w:author="Amir Etemad Shahidi" w:date="2022-10-13T09:31:00Z">
        <w:r w:rsidR="00C54A6D">
          <w:t>and</w:t>
        </w:r>
      </w:ins>
      <w:r w:rsidR="001F2EF9" w:rsidRPr="00A25633">
        <w:t xml:space="preserve"> negative correlation between SAMI and wave height during Austral summer months</w:t>
      </w:r>
      <w:r w:rsidR="00DB1EB6" w:rsidRPr="00A25633">
        <w:t xml:space="preserve"> was identified</w:t>
      </w:r>
      <w:del w:id="44" w:author="Amir Etemad Shahidi" w:date="2022-10-13T09:32:00Z">
        <w:r w:rsidR="00DB1EB6" w:rsidRPr="00A25633" w:rsidDel="00C54A6D">
          <w:delText xml:space="preserve"> (</w:delText>
        </w:r>
      </w:del>
      <w:ins w:id="45" w:author="Amir Etemad Shahidi" w:date="2022-10-13T09:32:00Z">
        <w:r w:rsidR="00C54A6D">
          <w:t xml:space="preserve"> by </w:t>
        </w:r>
      </w:ins>
      <w:r w:rsidR="00DB1EB6" w:rsidRPr="00A25633">
        <w:t>Hemer et al.</w:t>
      </w:r>
      <w:del w:id="46" w:author="Amir Etemad Shahidi" w:date="2022-10-13T09:32:00Z">
        <w:r w:rsidR="00DB1EB6" w:rsidRPr="00A25633" w:rsidDel="00C54A6D">
          <w:delText>,</w:delText>
        </w:r>
      </w:del>
      <w:r w:rsidR="00DB1EB6" w:rsidRPr="00A25633">
        <w:t xml:space="preserve"> </w:t>
      </w:r>
      <w:ins w:id="47" w:author="Amir Etemad Shahidi" w:date="2022-10-13T09:32:00Z">
        <w:r w:rsidR="00C54A6D">
          <w:t>(</w:t>
        </w:r>
      </w:ins>
      <w:r w:rsidR="00DB1EB6" w:rsidRPr="00A25633">
        <w:t>2009)</w:t>
      </w:r>
      <w:r w:rsidR="001F2EF9" w:rsidRPr="00A25633">
        <w:t xml:space="preserve">. Liu et al. (2022) confirmed these results with a high-resolution wave model for Bass Strait </w:t>
      </w:r>
      <w:r w:rsidR="00585176" w:rsidRPr="00A25633">
        <w:t>(see</w:t>
      </w:r>
      <w:r w:rsidR="006241A7" w:rsidRPr="00A25633">
        <w:t xml:space="preserve"> </w:t>
      </w:r>
      <w:r w:rsidR="006241A7" w:rsidRPr="00A25633">
        <w:rPr>
          <w:highlight w:val="yellow"/>
        </w:rPr>
        <w:fldChar w:fldCharType="begin"/>
      </w:r>
      <w:r w:rsidR="006241A7" w:rsidRPr="00A25633">
        <w:instrText xml:space="preserve"> REF _Ref114146939 \h </w:instrText>
      </w:r>
      <w:r w:rsidR="00A25633">
        <w:rPr>
          <w:highlight w:val="yellow"/>
        </w:rPr>
        <w:instrText xml:space="preserve"> \* MERGEFORMAT </w:instrText>
      </w:r>
      <w:r w:rsidR="006241A7" w:rsidRPr="00A25633">
        <w:rPr>
          <w:highlight w:val="yellow"/>
        </w:rPr>
      </w:r>
      <w:r w:rsidR="006241A7" w:rsidRPr="00A25633">
        <w:rPr>
          <w:highlight w:val="yellow"/>
        </w:rPr>
        <w:fldChar w:fldCharType="separate"/>
      </w:r>
      <w:r w:rsidR="006241A7" w:rsidRPr="00A25633">
        <w:t xml:space="preserve">Fig. </w:t>
      </w:r>
      <w:r w:rsidR="006241A7" w:rsidRPr="00A25633">
        <w:rPr>
          <w:noProof/>
        </w:rPr>
        <w:t>1</w:t>
      </w:r>
      <w:r w:rsidR="006241A7" w:rsidRPr="00A25633">
        <w:rPr>
          <w:highlight w:val="yellow"/>
        </w:rPr>
        <w:fldChar w:fldCharType="end"/>
      </w:r>
      <w:del w:id="48" w:author="Amir Etemad Shahidi" w:date="2022-10-13T09:33:00Z">
        <w:r w:rsidR="006241A7" w:rsidRPr="00A25633" w:rsidDel="00C54A6D">
          <w:delText>(b</w:delText>
        </w:r>
      </w:del>
      <w:r w:rsidR="006241A7" w:rsidRPr="00A25633">
        <w:t>) for specific study area</w:t>
      </w:r>
      <w:r w:rsidR="00585176" w:rsidRPr="00A25633">
        <w:t xml:space="preserve">) </w:t>
      </w:r>
      <w:r w:rsidR="001F2EF9" w:rsidRPr="00A25633">
        <w:t xml:space="preserve">but suggested a weaker </w:t>
      </w:r>
      <w:r w:rsidR="001F2EF9" w:rsidRPr="00A25633">
        <w:lastRenderedPageBreak/>
        <w:t xml:space="preserve">relationship during summer months when </w:t>
      </w:r>
      <w:r w:rsidR="006241A7" w:rsidRPr="00A25633">
        <w:t>locally generated</w:t>
      </w:r>
      <w:r w:rsidR="001F2EF9" w:rsidRPr="00A25633">
        <w:t xml:space="preserve"> waves became more significant. </w:t>
      </w:r>
      <w:r w:rsidR="00383615" w:rsidRPr="00A25633">
        <w:t>Due to its link to the wave climate</w:t>
      </w:r>
      <w:r w:rsidR="007D6E5B" w:rsidRPr="00A25633">
        <w:t xml:space="preserve"> variability</w:t>
      </w:r>
      <w:r w:rsidR="00383615" w:rsidRPr="00A25633">
        <w:t xml:space="preserve">, it is hypothesised that SAM could be a </w:t>
      </w:r>
      <w:r w:rsidR="006B2A99" w:rsidRPr="00A25633">
        <w:t>driving</w:t>
      </w:r>
      <w:r w:rsidR="00383615" w:rsidRPr="00A25633">
        <w:t xml:space="preserve"> factor for beach rotation at embayed beaches </w:t>
      </w:r>
      <w:r w:rsidR="001E7FBD" w:rsidRPr="00A25633">
        <w:t>exposed to the Southern Ocean swells.</w:t>
      </w:r>
      <w:r w:rsidR="0011164B" w:rsidRPr="00A25633">
        <w:t xml:space="preserve"> </w:t>
      </w:r>
      <w:r w:rsidR="001E7FBD" w:rsidRPr="00A25633">
        <w:t>By</w:t>
      </w:r>
      <w:r w:rsidR="00B90E1D" w:rsidRPr="00A25633">
        <w:t xml:space="preserve"> </w:t>
      </w:r>
      <w:r w:rsidR="006C0076" w:rsidRPr="00A25633">
        <w:t>identifying a</w:t>
      </w:r>
      <w:r w:rsidR="00B90E1D" w:rsidRPr="00A25633">
        <w:t xml:space="preserve"> relationship </w:t>
      </w:r>
      <w:r w:rsidR="001E7FBD" w:rsidRPr="00A25633">
        <w:t>between beach ro</w:t>
      </w:r>
      <w:r w:rsidR="007A070F" w:rsidRPr="00A25633">
        <w:t>t</w:t>
      </w:r>
      <w:r w:rsidR="001E7FBD" w:rsidRPr="00A25633">
        <w:t xml:space="preserve">ation and </w:t>
      </w:r>
      <w:r w:rsidR="006C0076" w:rsidRPr="00A25633">
        <w:t xml:space="preserve">the </w:t>
      </w:r>
      <w:r w:rsidR="001E7FBD" w:rsidRPr="00A25633">
        <w:t>SAM</w:t>
      </w:r>
      <w:r w:rsidR="006C0076" w:rsidRPr="00A25633">
        <w:t xml:space="preserve"> climate index</w:t>
      </w:r>
      <w:r w:rsidR="001E7FBD" w:rsidRPr="00A25633">
        <w:t xml:space="preserve">, </w:t>
      </w:r>
      <w:del w:id="49" w:author="Amir Etemad Shahidi" w:date="2022-10-13T09:35:00Z">
        <w:r w:rsidR="001E7FBD" w:rsidRPr="00A25633" w:rsidDel="00C54A6D">
          <w:delText>coastal</w:delText>
        </w:r>
        <w:r w:rsidR="002553C2" w:rsidRPr="00A25633" w:rsidDel="00C54A6D">
          <w:delText xml:space="preserve"> </w:delText>
        </w:r>
        <w:r w:rsidR="007A070F" w:rsidRPr="00A25633" w:rsidDel="00C54A6D">
          <w:delText xml:space="preserve">scientists </w:delText>
        </w:r>
        <w:r w:rsidR="00B90E1D" w:rsidRPr="00A25633" w:rsidDel="00C54A6D">
          <w:delText>will be able</w:delText>
        </w:r>
      </w:del>
      <w:ins w:id="50" w:author="Amir Etemad Shahidi" w:date="2022-10-13T09:35:00Z">
        <w:r w:rsidR="00C54A6D">
          <w:t>it is possible</w:t>
        </w:r>
      </w:ins>
      <w:r w:rsidR="00B90E1D" w:rsidRPr="00A25633">
        <w:t xml:space="preserve"> to </w:t>
      </w:r>
      <w:r w:rsidR="00024B61" w:rsidRPr="00A25633">
        <w:t>predict shoreline change</w:t>
      </w:r>
      <w:ins w:id="51" w:author="Amir Etemad Shahidi" w:date="2022-10-13T09:35:00Z">
        <w:r w:rsidR="00C54A6D">
          <w:t>s</w:t>
        </w:r>
      </w:ins>
      <w:r w:rsidR="00024B61" w:rsidRPr="00A25633">
        <w:t xml:space="preserve"> more accurately </w:t>
      </w:r>
      <w:r w:rsidR="008672E5" w:rsidRPr="00A25633">
        <w:t xml:space="preserve">at longer timescales. </w:t>
      </w:r>
      <w:r w:rsidR="002553C2" w:rsidRPr="00A25633">
        <w:t>A</w:t>
      </w:r>
      <w:r w:rsidR="0011164B" w:rsidRPr="00A25633">
        <w:t xml:space="preserve">lso, SAMI values have shown a long-trend to more positive values associated with climate change </w:t>
      </w:r>
      <w:r w:rsidR="0011164B" w:rsidRPr="00A25633">
        <w:fldChar w:fldCharType="begin" w:fldLock="1"/>
      </w:r>
      <w:r w:rsidR="0011164B" w:rsidRPr="00A25633">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A25633">
        <w:fldChar w:fldCharType="separate"/>
      </w:r>
      <w:r w:rsidR="0011164B" w:rsidRPr="00A25633">
        <w:rPr>
          <w:noProof/>
        </w:rPr>
        <w:t>(Fogt and Marshall, 2020)</w:t>
      </w:r>
      <w:r w:rsidR="0011164B" w:rsidRPr="00A25633">
        <w:fldChar w:fldCharType="end"/>
      </w:r>
      <w:r w:rsidR="0011164B" w:rsidRPr="00A25633">
        <w:t xml:space="preserve">. Hence, any relationship between shoreline variability and SAM may be used to </w:t>
      </w:r>
      <w:del w:id="52" w:author="Amir Etemad Shahidi" w:date="2022-10-13T09:37:00Z">
        <w:r w:rsidR="0011164B" w:rsidRPr="00A25633" w:rsidDel="00C54A6D">
          <w:delText xml:space="preserve">better </w:delText>
        </w:r>
      </w:del>
      <w:r w:rsidR="0011164B" w:rsidRPr="00A25633">
        <w:t xml:space="preserve">predict </w:t>
      </w:r>
      <w:r w:rsidR="001023BF" w:rsidRPr="00A25633">
        <w:t>coastal change into the future</w:t>
      </w:r>
      <w:ins w:id="53" w:author="Amir Etemad Shahidi" w:date="2022-10-13T09:37:00Z">
        <w:r w:rsidR="00C54A6D">
          <w:t xml:space="preserve"> more accurat</w:t>
        </w:r>
      </w:ins>
      <w:ins w:id="54" w:author="Amir Etemad Shahidi" w:date="2022-10-13T09:38:00Z">
        <w:r w:rsidR="00C54A6D">
          <w:t>ely</w:t>
        </w:r>
      </w:ins>
      <w:r w:rsidR="001023BF" w:rsidRPr="00A25633">
        <w:t>.</w:t>
      </w:r>
    </w:p>
    <w:p w14:paraId="211A52AA" w14:textId="085DBF30" w:rsidR="00A20685" w:rsidRPr="00A25633" w:rsidRDefault="00E0561A" w:rsidP="00037EA9">
      <w:bookmarkStart w:id="55" w:name="OLE_LINK6"/>
      <w:bookmarkEnd w:id="36"/>
      <w:commentRangeStart w:id="56"/>
      <w:commentRangeStart w:id="57"/>
      <w:r w:rsidRPr="00A25633">
        <w:t>This</w:t>
      </w:r>
      <w:commentRangeEnd w:id="56"/>
      <w:r w:rsidR="00F3266D">
        <w:rPr>
          <w:rStyle w:val="CommentReference"/>
        </w:rPr>
        <w:commentReference w:id="56"/>
      </w:r>
      <w:r w:rsidRPr="00A25633">
        <w:t xml:space="preserve"> </w:t>
      </w:r>
      <w:r w:rsidR="00C819FC" w:rsidRPr="00A25633">
        <w:t>research</w:t>
      </w:r>
      <w:r w:rsidRPr="00A25633">
        <w:t xml:space="preserve"> use</w:t>
      </w:r>
      <w:r w:rsidR="00C819FC" w:rsidRPr="00A25633">
        <w:t>d</w:t>
      </w:r>
      <w:r w:rsidRPr="00A25633">
        <w:t xml:space="preserve"> </w:t>
      </w:r>
      <w:r w:rsidR="009269CC" w:rsidRPr="00A25633">
        <w:t xml:space="preserve">freely available </w:t>
      </w:r>
      <w:r w:rsidRPr="00A25633">
        <w:t>satellite</w:t>
      </w:r>
      <w:r w:rsidR="000C3D2E" w:rsidRPr="00A25633">
        <w:t xml:space="preserve"> imagery </w:t>
      </w:r>
      <w:r w:rsidR="00CF3F0E" w:rsidRPr="00A25633">
        <w:t xml:space="preserve">to measure the shoreline </w:t>
      </w:r>
      <w:r w:rsidR="008B784B" w:rsidRPr="00A25633">
        <w:t>position</w:t>
      </w:r>
      <w:r w:rsidR="000C3D2E" w:rsidRPr="00A25633">
        <w:t xml:space="preserve"> </w:t>
      </w:r>
      <w:r w:rsidR="00363541" w:rsidRPr="00A25633">
        <w:t>between 1987 and 202</w:t>
      </w:r>
      <w:r w:rsidR="00025A84" w:rsidRPr="00A25633">
        <w:t>0</w:t>
      </w:r>
      <w:r w:rsidR="00CF3F0E" w:rsidRPr="00A25633">
        <w:t xml:space="preserve"> </w:t>
      </w:r>
      <w:r w:rsidR="00363541" w:rsidRPr="00A25633">
        <w:t>(</w:t>
      </w:r>
      <w:r w:rsidR="00025A84" w:rsidRPr="00A25633">
        <w:t>inclusive</w:t>
      </w:r>
      <w:r w:rsidR="00363541" w:rsidRPr="00A25633">
        <w:t xml:space="preserve">) </w:t>
      </w:r>
      <w:r w:rsidR="00CF3F0E" w:rsidRPr="00A25633">
        <w:t>at a</w:t>
      </w:r>
      <w:r w:rsidR="00363541" w:rsidRPr="00A25633">
        <w:t xml:space="preserve"> sandy</w:t>
      </w:r>
      <w:r w:rsidR="00CF3F0E" w:rsidRPr="00A25633">
        <w:t xml:space="preserve"> embayed beach on the southern coast of Australia</w:t>
      </w:r>
      <w:ins w:id="58" w:author="Amir Etemad Shahidi" w:date="2022-10-13T09:40:00Z">
        <w:r w:rsidR="00F3266D">
          <w:t>, called …</w:t>
        </w:r>
      </w:ins>
      <w:r w:rsidR="00CF3F0E" w:rsidRPr="00A25633">
        <w:t>.</w:t>
      </w:r>
      <w:r w:rsidR="00C61B80" w:rsidRPr="00A25633">
        <w:t xml:space="preserve"> </w:t>
      </w:r>
      <w:r w:rsidR="00F42936" w:rsidRPr="00A25633">
        <w:t xml:space="preserve">The timescales and magnitude of beach rotation were </w:t>
      </w:r>
      <w:del w:id="59" w:author="Amir Etemad Shahidi" w:date="2022-10-13T09:41:00Z">
        <w:r w:rsidR="00F42936" w:rsidRPr="00A25633" w:rsidDel="00F3266D">
          <w:delText xml:space="preserve">then </w:delText>
        </w:r>
      </w:del>
      <w:r w:rsidR="00F42936" w:rsidRPr="00A25633">
        <w:t xml:space="preserve">assessed by comparing </w:t>
      </w:r>
      <w:r w:rsidR="009269CC" w:rsidRPr="00A25633">
        <w:t>shoreline position</w:t>
      </w:r>
      <w:ins w:id="60" w:author="Amir Etemad Shahidi" w:date="2022-10-13T09:43:00Z">
        <w:r w:rsidR="00F3266D">
          <w:t>s</w:t>
        </w:r>
      </w:ins>
      <w:r w:rsidR="009269CC" w:rsidRPr="00A25633">
        <w:t xml:space="preserve"> at either end of the embayment using beach transects. </w:t>
      </w:r>
      <w:r w:rsidR="00BA35D5" w:rsidRPr="00A25633">
        <w:t xml:space="preserve">Further analysis was conducted using </w:t>
      </w:r>
      <w:commentRangeStart w:id="61"/>
      <w:r w:rsidR="00BA35D5" w:rsidRPr="00A25633">
        <w:t>principal component analysis</w:t>
      </w:r>
      <w:commentRangeEnd w:id="61"/>
      <w:r w:rsidR="00F3266D">
        <w:rPr>
          <w:rStyle w:val="CommentReference"/>
        </w:rPr>
        <w:commentReference w:id="61"/>
      </w:r>
      <w:r w:rsidR="00BA35D5" w:rsidRPr="00A25633">
        <w:t xml:space="preserve"> applied to the </w:t>
      </w:r>
      <w:proofErr w:type="spellStart"/>
      <w:r w:rsidR="00BA35D5" w:rsidRPr="00A25633">
        <w:t>spatio</w:t>
      </w:r>
      <w:proofErr w:type="spellEnd"/>
      <w:r w:rsidR="00BA35D5" w:rsidRPr="00A25633">
        <w:t xml:space="preserve">-temporal variability </w:t>
      </w:r>
      <w:del w:id="62" w:author="Amir Etemad Shahidi" w:date="2022-10-13T09:43:00Z">
        <w:r w:rsidR="00BA35D5" w:rsidRPr="00A25633" w:rsidDel="00F3266D">
          <w:delText xml:space="preserve">in </w:delText>
        </w:r>
      </w:del>
      <w:ins w:id="63" w:author="Amir Etemad Shahidi" w:date="2022-10-13T09:43:00Z">
        <w:r w:rsidR="00F3266D">
          <w:t>of</w:t>
        </w:r>
        <w:r w:rsidR="00F3266D" w:rsidRPr="00A25633">
          <w:t xml:space="preserve"> </w:t>
        </w:r>
      </w:ins>
      <w:r w:rsidR="00BA35D5" w:rsidRPr="00A25633">
        <w:t xml:space="preserve">the shoreline position data. </w:t>
      </w:r>
      <w:r w:rsidR="009269CC" w:rsidRPr="00A25633">
        <w:t>Beach rotation</w:t>
      </w:r>
      <w:r w:rsidR="00961345" w:rsidRPr="00A25633">
        <w:t xml:space="preserve"> at the seasonal timescale and its relationship to the </w:t>
      </w:r>
      <w:r w:rsidR="00F112B2" w:rsidRPr="00A25633">
        <w:t xml:space="preserve">different phases of </w:t>
      </w:r>
      <w:r w:rsidR="006663EC" w:rsidRPr="00A25633">
        <w:t xml:space="preserve">SAM was </w:t>
      </w:r>
      <w:r w:rsidR="00BA35D5" w:rsidRPr="00A25633">
        <w:t>a particular</w:t>
      </w:r>
      <w:r w:rsidR="006663EC" w:rsidRPr="00A25633">
        <w:t xml:space="preserve"> focus of the </w:t>
      </w:r>
      <w:del w:id="64" w:author="Amir Etemad Shahidi" w:date="2022-10-13T09:42:00Z">
        <w:r w:rsidR="006663EC" w:rsidRPr="00A25633" w:rsidDel="00F3266D">
          <w:delText>results</w:delText>
        </w:r>
      </w:del>
      <w:ins w:id="65" w:author="Amir Etemad Shahidi" w:date="2022-10-13T09:42:00Z">
        <w:r w:rsidR="00F3266D">
          <w:t>investigation?</w:t>
        </w:r>
      </w:ins>
      <w:r w:rsidR="0023709A" w:rsidRPr="00A25633">
        <w:t>. A</w:t>
      </w:r>
      <w:r w:rsidR="00F019F3" w:rsidRPr="00A25633">
        <w:t>pplications for future research at other beaches</w:t>
      </w:r>
      <w:r w:rsidR="0023709A" w:rsidRPr="00A25633">
        <w:t xml:space="preserve"> exposed to </w:t>
      </w:r>
      <w:r w:rsidR="009A3929" w:rsidRPr="00A25633">
        <w:t xml:space="preserve">the </w:t>
      </w:r>
      <w:r w:rsidR="0023709A" w:rsidRPr="00A25633">
        <w:t>Southern Ocean swells,</w:t>
      </w:r>
      <w:r w:rsidR="00F019F3" w:rsidRPr="00A25633">
        <w:t xml:space="preserve"> and for coastal geoscience and engineering</w:t>
      </w:r>
      <w:r w:rsidR="0023709A" w:rsidRPr="00A25633">
        <w:t xml:space="preserve"> are then discussed</w:t>
      </w:r>
      <w:r w:rsidR="006663EC" w:rsidRPr="00A25633">
        <w:t xml:space="preserve">. </w:t>
      </w:r>
      <w:commentRangeEnd w:id="57"/>
      <w:r w:rsidR="00137880">
        <w:rPr>
          <w:rStyle w:val="CommentReference"/>
        </w:rPr>
        <w:commentReference w:id="57"/>
      </w:r>
    </w:p>
    <w:bookmarkEnd w:id="55"/>
    <w:p w14:paraId="3F03E3F2" w14:textId="77777777" w:rsidR="00F3266D" w:rsidRDefault="00F3266D" w:rsidP="00F3266D">
      <w:pPr>
        <w:keepNext/>
        <w:rPr>
          <w:moveTo w:id="66" w:author="Amir Etemad Shahidi" w:date="2022-10-13T09:45:00Z"/>
        </w:rPr>
      </w:pPr>
      <w:moveToRangeStart w:id="67" w:author="Amir Etemad Shahidi" w:date="2022-10-13T09:45:00Z" w:name="move116546731"/>
      <w:moveTo w:id="68" w:author="Amir Etemad Shahidi" w:date="2022-10-13T09:45:00Z">
        <w:r>
          <w:rPr>
            <w:noProof/>
            <w:sz w:val="24"/>
            <w:szCs w:val="24"/>
          </w:rPr>
          <w:drawing>
            <wp:inline distT="0" distB="0" distL="0" distR="0" wp14:anchorId="79F9988B" wp14:editId="775E08A6">
              <wp:extent cx="5775798" cy="3629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To>
    </w:p>
    <w:p w14:paraId="134C8792" w14:textId="77777777" w:rsidR="00F3266D" w:rsidRPr="00F3266D" w:rsidRDefault="00F3266D" w:rsidP="00F3266D">
      <w:pPr>
        <w:pStyle w:val="Caption"/>
        <w:rPr>
          <w:moveTo w:id="69" w:author="Amir Etemad Shahidi" w:date="2022-10-13T09:45:00Z"/>
          <w:i w:val="0"/>
          <w:iCs w:val="0"/>
          <w:color w:val="auto"/>
          <w:sz w:val="22"/>
          <w:szCs w:val="22"/>
          <w:rPrChange w:id="70" w:author="Amir Etemad Shahidi" w:date="2022-10-13T09:46:00Z">
            <w:rPr>
              <w:moveTo w:id="71" w:author="Amir Etemad Shahidi" w:date="2022-10-13T09:45:00Z"/>
              <w:sz w:val="24"/>
              <w:szCs w:val="24"/>
            </w:rPr>
          </w:rPrChange>
        </w:rPr>
      </w:pPr>
      <w:bookmarkStart w:id="72" w:name="_Ref114146939"/>
      <w:commentRangeStart w:id="73"/>
      <w:moveTo w:id="74" w:author="Amir Etemad Shahidi" w:date="2022-10-13T09:45:00Z">
        <w:r w:rsidRPr="00F3266D">
          <w:rPr>
            <w:i w:val="0"/>
            <w:iCs w:val="0"/>
            <w:color w:val="auto"/>
            <w:sz w:val="22"/>
            <w:szCs w:val="22"/>
            <w:rPrChange w:id="75" w:author="Amir Etemad Shahidi" w:date="2022-10-13T09:46:00Z">
              <w:rPr/>
            </w:rPrChange>
          </w:rPr>
          <w:t xml:space="preserve">Fig. </w:t>
        </w:r>
        <w:r w:rsidRPr="00F3266D">
          <w:rPr>
            <w:i w:val="0"/>
            <w:iCs w:val="0"/>
            <w:color w:val="auto"/>
            <w:sz w:val="22"/>
            <w:szCs w:val="22"/>
            <w:rPrChange w:id="76" w:author="Amir Etemad Shahidi" w:date="2022-10-13T09:46:00Z">
              <w:rPr/>
            </w:rPrChange>
          </w:rPr>
          <w:fldChar w:fldCharType="begin"/>
        </w:r>
        <w:r w:rsidRPr="00F3266D">
          <w:rPr>
            <w:i w:val="0"/>
            <w:iCs w:val="0"/>
            <w:color w:val="auto"/>
            <w:sz w:val="22"/>
            <w:szCs w:val="22"/>
            <w:rPrChange w:id="77" w:author="Amir Etemad Shahidi" w:date="2022-10-13T09:46:00Z">
              <w:rPr/>
            </w:rPrChange>
          </w:rPr>
          <w:instrText xml:space="preserve"> SEQ Fig. \* ARABIC </w:instrText>
        </w:r>
        <w:r w:rsidRPr="00F3266D">
          <w:rPr>
            <w:i w:val="0"/>
            <w:iCs w:val="0"/>
            <w:color w:val="auto"/>
            <w:sz w:val="22"/>
            <w:szCs w:val="22"/>
            <w:rPrChange w:id="78" w:author="Amir Etemad Shahidi" w:date="2022-10-13T09:46:00Z">
              <w:rPr>
                <w:noProof/>
              </w:rPr>
            </w:rPrChange>
          </w:rPr>
          <w:fldChar w:fldCharType="separate"/>
        </w:r>
        <w:r w:rsidRPr="00F3266D">
          <w:rPr>
            <w:i w:val="0"/>
            <w:iCs w:val="0"/>
            <w:noProof/>
            <w:color w:val="auto"/>
            <w:sz w:val="22"/>
            <w:szCs w:val="22"/>
            <w:rPrChange w:id="79" w:author="Amir Etemad Shahidi" w:date="2022-10-13T09:46:00Z">
              <w:rPr>
                <w:noProof/>
              </w:rPr>
            </w:rPrChange>
          </w:rPr>
          <w:t>1</w:t>
        </w:r>
        <w:r w:rsidRPr="00F3266D">
          <w:rPr>
            <w:i w:val="0"/>
            <w:iCs w:val="0"/>
            <w:noProof/>
            <w:color w:val="auto"/>
            <w:sz w:val="22"/>
            <w:szCs w:val="22"/>
            <w:rPrChange w:id="80" w:author="Amir Etemad Shahidi" w:date="2022-10-13T09:46:00Z">
              <w:rPr>
                <w:noProof/>
              </w:rPr>
            </w:rPrChange>
          </w:rPr>
          <w:fldChar w:fldCharType="end"/>
        </w:r>
        <w:bookmarkEnd w:id="72"/>
        <w:r w:rsidRPr="00F3266D">
          <w:rPr>
            <w:i w:val="0"/>
            <w:iCs w:val="0"/>
            <w:color w:val="auto"/>
            <w:sz w:val="22"/>
            <w:szCs w:val="22"/>
            <w:rPrChange w:id="81" w:author="Amir Etemad Shahidi" w:date="2022-10-13T09:46:00Z">
              <w:rPr/>
            </w:rPrChange>
          </w:rPr>
          <w:t xml:space="preserve">. (a) Location of the study area with the CoastSat extent shown in orange; (b) Australia map with King Island (red) in relation to the Bass Strait study region (black) from Liu et al. (2022); (c) </w:t>
        </w:r>
        <w:commentRangeStart w:id="82"/>
        <w:r w:rsidRPr="00F3266D">
          <w:rPr>
            <w:i w:val="0"/>
            <w:iCs w:val="0"/>
            <w:color w:val="auto"/>
            <w:sz w:val="22"/>
            <w:szCs w:val="22"/>
            <w:rPrChange w:id="83" w:author="Amir Etemad Shahidi" w:date="2022-10-13T09:46:00Z">
              <w:rPr/>
            </w:rPrChange>
          </w:rPr>
          <w:t>King Island map with Grassy Beach location (red)</w:t>
        </w:r>
      </w:moveTo>
      <w:commentRangeEnd w:id="82"/>
      <w:r w:rsidR="00F2213B">
        <w:rPr>
          <w:rStyle w:val="CommentReference"/>
          <w:i w:val="0"/>
          <w:iCs w:val="0"/>
          <w:color w:val="auto"/>
        </w:rPr>
        <w:commentReference w:id="82"/>
      </w:r>
      <w:moveTo w:id="84" w:author="Amir Etemad Shahidi" w:date="2022-10-13T09:45:00Z">
        <w:r w:rsidRPr="00F3266D">
          <w:rPr>
            <w:i w:val="0"/>
            <w:iCs w:val="0"/>
            <w:color w:val="auto"/>
            <w:sz w:val="22"/>
            <w:szCs w:val="22"/>
            <w:rPrChange w:id="85" w:author="Amir Etemad Shahidi" w:date="2022-10-13T09:46:00Z">
              <w:rPr/>
            </w:rPrChange>
          </w:rPr>
          <w:t xml:space="preserve">. </w:t>
        </w:r>
      </w:moveTo>
      <w:commentRangeEnd w:id="73"/>
      <w:r w:rsidRPr="00F3266D">
        <w:rPr>
          <w:rStyle w:val="CommentReference"/>
          <w:i w:val="0"/>
          <w:iCs w:val="0"/>
          <w:color w:val="auto"/>
          <w:sz w:val="22"/>
          <w:szCs w:val="22"/>
          <w:rPrChange w:id="86" w:author="Amir Etemad Shahidi" w:date="2022-10-13T09:46:00Z">
            <w:rPr>
              <w:rStyle w:val="CommentReference"/>
              <w:i w:val="0"/>
              <w:iCs w:val="0"/>
              <w:color w:val="auto"/>
            </w:rPr>
          </w:rPrChange>
        </w:rPr>
        <w:commentReference w:id="73"/>
      </w:r>
    </w:p>
    <w:moveToRangeEnd w:id="67"/>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48EEB8BB" w:rsidR="003315C8" w:rsidRPr="00A25633" w:rsidRDefault="00936F59" w:rsidP="00037EA9">
      <w:bookmarkStart w:id="87" w:name="OLE_LINK7"/>
      <w:r w:rsidRPr="00A25633">
        <w:t>Grassy Beach (144.055°E, 40.065°S) is a south-facing, sandy embayment on King Island in western Bass Strait, between the Australian mainland and Tasmania</w:t>
      </w:r>
      <w:r w:rsidR="006241A7" w:rsidRPr="00A25633">
        <w:t xml:space="preserve"> (</w:t>
      </w:r>
      <w:del w:id="88" w:author="Amir Etemad Shahidi" w:date="2022-10-13T09:44:00Z">
        <w:r w:rsidR="006241A7" w:rsidRPr="00A25633" w:rsidDel="00F3266D">
          <w:delText xml:space="preserve">see </w:delText>
        </w:r>
      </w:del>
      <w:r w:rsidR="006241A7" w:rsidRPr="00A25633">
        <w:fldChar w:fldCharType="begin"/>
      </w:r>
      <w:r w:rsidR="006241A7" w:rsidRPr="00A25633">
        <w:instrText xml:space="preserve"> REF _Ref114146939 \h  \* MERGEFORMAT </w:instrText>
      </w:r>
      <w:r w:rsidR="006241A7" w:rsidRPr="00A25633">
        <w:fldChar w:fldCharType="separate"/>
      </w:r>
      <w:r w:rsidR="006241A7" w:rsidRPr="00A25633">
        <w:t xml:space="preserve">Fig. </w:t>
      </w:r>
      <w:r w:rsidR="006241A7" w:rsidRPr="00A25633">
        <w:rPr>
          <w:noProof/>
        </w:rPr>
        <w:t>1</w:t>
      </w:r>
      <w:r w:rsidR="006241A7" w:rsidRPr="00A25633">
        <w:fldChar w:fldCharType="end"/>
      </w:r>
      <w:r w:rsidRPr="00A25633">
        <w:t xml:space="preserve">). The beach is about 1.4 km </w:t>
      </w:r>
      <w:r w:rsidR="0091740A" w:rsidRPr="00A25633">
        <w:t>long</w:t>
      </w:r>
      <w:r w:rsidRPr="00A25633">
        <w:t>, situated between a natural headland to the west-southwest and a series of rocky training walls associated with the Port of Grassy to its east. The beach is composed of fine to medium sand (D</w:t>
      </w:r>
      <w:r w:rsidRPr="00F3266D">
        <w:rPr>
          <w:vertAlign w:val="subscript"/>
          <w:rPrChange w:id="89" w:author="Amir Etemad Shahidi" w:date="2022-10-13T09:46:00Z">
            <w:rPr/>
          </w:rPrChange>
        </w:rPr>
        <w:t>50</w:t>
      </w:r>
      <w:r w:rsidR="005B4214" w:rsidRPr="00A25633">
        <w:t xml:space="preserve"> </w:t>
      </w:r>
      <w:r w:rsidRPr="00A25633">
        <w:t xml:space="preserve">≈ 0.23 mm), has a relatively </w:t>
      </w:r>
      <w:r w:rsidR="003315C8" w:rsidRPr="00A25633">
        <w:t>mild</w:t>
      </w:r>
      <w:r w:rsidRPr="00A25633">
        <w:t xml:space="preserve"> beach slope (tanβ ≈ 0</w:t>
      </w:r>
      <w:r w:rsidR="00354237" w:rsidRPr="00A25633">
        <w:t>.045</w:t>
      </w:r>
      <w:r w:rsidRPr="00A25633">
        <w:t>) and is microtidal with a spring tidal range of 1.4 m (</w:t>
      </w:r>
      <w:commentRangeStart w:id="90"/>
      <w:r w:rsidRPr="00A25633">
        <w:t xml:space="preserve">Cossu et al., </w:t>
      </w:r>
      <w:commentRangeStart w:id="91"/>
      <w:r w:rsidRPr="00A25633">
        <w:t>2020</w:t>
      </w:r>
      <w:commentRangeEnd w:id="91"/>
      <w:r w:rsidR="00F65E43">
        <w:rPr>
          <w:rStyle w:val="CommentReference"/>
        </w:rPr>
        <w:commentReference w:id="91"/>
      </w:r>
      <w:r w:rsidRPr="00A25633">
        <w:t>; Lancaster et al., 2022; Short, 2006</w:t>
      </w:r>
      <w:commentRangeEnd w:id="90"/>
      <w:r w:rsidR="00137880">
        <w:rPr>
          <w:rStyle w:val="CommentReference"/>
        </w:rPr>
        <w:commentReference w:id="90"/>
      </w:r>
      <w:r w:rsidRPr="00A25633">
        <w:t>). Grassy Beach is partially protected from the strong</w:t>
      </w:r>
      <w:r w:rsidR="003315C8" w:rsidRPr="00A25633">
        <w:t>est</w:t>
      </w:r>
      <w:r w:rsidRPr="00A25633">
        <w:t xml:space="preserve"> winds and large</w:t>
      </w:r>
      <w:r w:rsidR="003315C8" w:rsidRPr="00A25633">
        <w:t>st</w:t>
      </w:r>
      <w:r w:rsidRPr="00A25633">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bookmarkEnd w:id="87"/>
    <w:p w14:paraId="7E2092E4" w14:textId="0F25208E" w:rsidR="005B67F8" w:rsidDel="00F3266D" w:rsidRDefault="008C60EA" w:rsidP="005B67F8">
      <w:pPr>
        <w:keepNext/>
        <w:rPr>
          <w:moveFrom w:id="92" w:author="Amir Etemad Shahidi" w:date="2022-10-13T09:45:00Z"/>
        </w:rPr>
      </w:pPr>
      <w:moveFromRangeStart w:id="93" w:author="Amir Etemad Shahidi" w:date="2022-10-13T09:45:00Z" w:name="move116546731"/>
      <w:moveFrom w:id="94" w:author="Amir Etemad Shahidi" w:date="2022-10-13T09:45:00Z">
        <w:r w:rsidDel="00F3266D">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From>
    </w:p>
    <w:p w14:paraId="7D6E6B7D" w14:textId="7ABCFB5C" w:rsidR="008C60EA" w:rsidDel="00F3266D" w:rsidRDefault="005B67F8" w:rsidP="005B67F8">
      <w:pPr>
        <w:pStyle w:val="Caption"/>
        <w:rPr>
          <w:moveFrom w:id="95" w:author="Amir Etemad Shahidi" w:date="2022-10-13T09:45:00Z"/>
          <w:sz w:val="24"/>
          <w:szCs w:val="24"/>
        </w:rPr>
      </w:pPr>
      <w:moveFrom w:id="96" w:author="Amir Etemad Shahidi" w:date="2022-10-13T09:45:00Z">
        <w:r w:rsidDel="00F3266D">
          <w:t xml:space="preserve">Fig. </w:t>
        </w:r>
        <w:r w:rsidR="00384B3B" w:rsidDel="00F3266D">
          <w:rPr>
            <w:i w:val="0"/>
            <w:iCs w:val="0"/>
          </w:rPr>
          <w:fldChar w:fldCharType="begin"/>
        </w:r>
        <w:r w:rsidR="00384B3B" w:rsidDel="00F3266D">
          <w:instrText xml:space="preserve"> SEQ Fig. \* ARABIC </w:instrText>
        </w:r>
        <w:r w:rsidR="00384B3B" w:rsidDel="00F3266D">
          <w:rPr>
            <w:i w:val="0"/>
            <w:iCs w:val="0"/>
          </w:rPr>
          <w:fldChar w:fldCharType="separate"/>
        </w:r>
        <w:r w:rsidR="008C1367" w:rsidDel="00F3266D">
          <w:rPr>
            <w:noProof/>
          </w:rPr>
          <w:t>1</w:t>
        </w:r>
        <w:r w:rsidR="00384B3B" w:rsidDel="00F3266D">
          <w:rPr>
            <w:i w:val="0"/>
            <w:iCs w:val="0"/>
            <w:noProof/>
          </w:rPr>
          <w:fldChar w:fldCharType="end"/>
        </w:r>
        <w:r w:rsidDel="00F3266D">
          <w:t xml:space="preserve">. (a) Location of the study area with the CoastSat </w:t>
        </w:r>
        <w:r w:rsidR="006241A7" w:rsidDel="00F3266D">
          <w:t>extent</w:t>
        </w:r>
        <w:r w:rsidDel="00F3266D">
          <w:t xml:space="preserve"> shown in orange; (b) </w:t>
        </w:r>
        <w:r w:rsidR="006241A7" w:rsidDel="00F3266D">
          <w:t>Australia</w:t>
        </w:r>
        <w:r w:rsidR="0002360A" w:rsidDel="00F3266D">
          <w:t xml:space="preserve"> map </w:t>
        </w:r>
        <w:r w:rsidR="006241A7" w:rsidDel="00F3266D">
          <w:t>with King Island (</w:t>
        </w:r>
        <w:r w:rsidR="00F86E08" w:rsidDel="00F3266D">
          <w:t xml:space="preserve">red) </w:t>
        </w:r>
        <w:r w:rsidR="0002360A" w:rsidDel="00F3266D">
          <w:t>in relation</w:t>
        </w:r>
        <w:r w:rsidR="00F86E08" w:rsidDel="00F3266D">
          <w:t xml:space="preserve"> to the Bass Strait study region </w:t>
        </w:r>
        <w:r w:rsidR="006C0076" w:rsidDel="00F3266D">
          <w:t xml:space="preserve">(black) </w:t>
        </w:r>
        <w:r w:rsidR="00F86E08" w:rsidDel="00F3266D">
          <w:t>from Liu et al. (2022)</w:t>
        </w:r>
        <w:r w:rsidR="0002360A" w:rsidDel="00F3266D">
          <w:t xml:space="preserve">; (c) King Island map with Grassy </w:t>
        </w:r>
        <w:r w:rsidR="006241A7" w:rsidDel="00F3266D">
          <w:t>Beach location (red).</w:t>
        </w:r>
        <w:r w:rsidR="008C4EE2" w:rsidDel="00F3266D">
          <w:t xml:space="preserve"> </w:t>
        </w:r>
      </w:moveFrom>
    </w:p>
    <w:p w14:paraId="4C4F34A5" w14:textId="2AE0BA91" w:rsidR="001F2EF9" w:rsidRPr="00A25633" w:rsidRDefault="003E016B" w:rsidP="00AA0658">
      <w:pPr>
        <w:rPr>
          <w:sz w:val="24"/>
          <w:szCs w:val="24"/>
        </w:rPr>
      </w:pPr>
      <w:bookmarkStart w:id="97" w:name="OLE_LINK8"/>
      <w:moveFromRangeEnd w:id="93"/>
      <w:commentRangeStart w:id="98"/>
      <w:r w:rsidRPr="00A25633">
        <w:t>A Bass Strait sandy embayment</w:t>
      </w:r>
      <w:r w:rsidR="0082612A" w:rsidRPr="00A25633">
        <w:t xml:space="preserve"> was chosen </w:t>
      </w:r>
      <w:r w:rsidR="001A1DAB" w:rsidRPr="00A25633">
        <w:t xml:space="preserve">for this study </w:t>
      </w:r>
      <w:r w:rsidR="0082612A" w:rsidRPr="00A25633">
        <w:t xml:space="preserve">such that the findings </w:t>
      </w:r>
      <w:del w:id="99" w:author="Amir Etemad Shahidi" w:date="2022-10-13T09:54:00Z">
        <w:r w:rsidR="0082612A" w:rsidRPr="00A25633" w:rsidDel="001734CE">
          <w:delText xml:space="preserve">from </w:delText>
        </w:r>
      </w:del>
      <w:ins w:id="100" w:author="Amir Etemad Shahidi" w:date="2022-10-13T09:54:00Z">
        <w:r w:rsidR="001734CE">
          <w:t>of</w:t>
        </w:r>
        <w:r w:rsidR="001734CE" w:rsidRPr="00A25633">
          <w:t xml:space="preserve"> </w:t>
        </w:r>
      </w:ins>
      <w:r w:rsidR="0082612A" w:rsidRPr="00A25633">
        <w:t xml:space="preserve">Liu et al. (2022) </w:t>
      </w:r>
      <w:del w:id="101" w:author="Amir Etemad Shahidi" w:date="2022-10-13T09:55:00Z">
        <w:r w:rsidR="0082612A" w:rsidRPr="00A25633" w:rsidDel="001734CE">
          <w:delText xml:space="preserve">related </w:delText>
        </w:r>
      </w:del>
      <w:ins w:id="102" w:author="Amir Etemad Shahidi" w:date="2022-10-13T09:55:00Z">
        <w:r w:rsidR="001734CE" w:rsidRPr="00A25633">
          <w:t>re</w:t>
        </w:r>
        <w:r w:rsidR="001734CE">
          <w:t>garding</w:t>
        </w:r>
        <w:r w:rsidR="001734CE" w:rsidRPr="00A25633">
          <w:t xml:space="preserve"> </w:t>
        </w:r>
      </w:ins>
      <w:del w:id="103" w:author="Amir Etemad Shahidi" w:date="2022-10-13T09:55:00Z">
        <w:r w:rsidR="0082612A" w:rsidRPr="00A25633" w:rsidDel="001734CE">
          <w:delText xml:space="preserve">to </w:delText>
        </w:r>
      </w:del>
      <w:r w:rsidR="0082612A" w:rsidRPr="00A25633">
        <w:t xml:space="preserve">SAM’s influence on the Bass Strait wave climate could be </w:t>
      </w:r>
      <w:commentRangeStart w:id="104"/>
      <w:r w:rsidR="0082612A" w:rsidRPr="00A25633">
        <w:t>applied</w:t>
      </w:r>
      <w:commentRangeEnd w:id="104"/>
      <w:r w:rsidR="001734CE">
        <w:rPr>
          <w:rStyle w:val="CommentReference"/>
        </w:rPr>
        <w:commentReference w:id="104"/>
      </w:r>
      <w:r w:rsidR="0082612A" w:rsidRPr="00A25633">
        <w:t xml:space="preserve">. </w:t>
      </w:r>
      <w:r w:rsidRPr="00A25633">
        <w:t>Specifically, Grassy Beach was chosen as it</w:t>
      </w:r>
      <w:r w:rsidR="0082612A" w:rsidRPr="00A25633">
        <w:t xml:space="preserve"> is </w:t>
      </w:r>
      <w:r w:rsidR="009D7449" w:rsidRPr="00A25633">
        <w:t xml:space="preserve">a </w:t>
      </w:r>
      <w:r w:rsidR="0082612A" w:rsidRPr="00A25633">
        <w:t xml:space="preserve">current </w:t>
      </w:r>
      <w:r w:rsidR="009D7449" w:rsidRPr="00A25633">
        <w:t>wave energy converter development site</w:t>
      </w:r>
      <w:r w:rsidR="00C34028" w:rsidRPr="00A25633">
        <w:t xml:space="preserve"> (Lancaster et al., 2022)</w:t>
      </w:r>
      <w:r w:rsidR="006653D2" w:rsidRPr="00A25633">
        <w:t xml:space="preserve">. Hence, </w:t>
      </w:r>
      <w:r w:rsidR="00F96FC3" w:rsidRPr="00A25633">
        <w:t>this research will</w:t>
      </w:r>
      <w:r w:rsidR="006653D2" w:rsidRPr="00A25633">
        <w:t xml:space="preserve"> be directly relevant to </w:t>
      </w:r>
      <w:r w:rsidR="00F96FC3" w:rsidRPr="00A25633">
        <w:t xml:space="preserve">future research </w:t>
      </w:r>
      <w:r w:rsidR="006653D2" w:rsidRPr="00A25633">
        <w:t xml:space="preserve">focusing </w:t>
      </w:r>
      <w:r w:rsidR="001016CD" w:rsidRPr="00A25633">
        <w:t>on the environmental impacts of this wave energy converter</w:t>
      </w:r>
      <w:r w:rsidR="006653D2" w:rsidRPr="00A25633">
        <w:t xml:space="preserve"> by providing a baseline for natural shoreline variability</w:t>
      </w:r>
      <w:r w:rsidR="00470D0C" w:rsidRPr="00A25633">
        <w:t xml:space="preserve"> at the study site</w:t>
      </w:r>
      <w:r w:rsidR="001016CD" w:rsidRPr="00A25633">
        <w:t>.</w:t>
      </w:r>
      <w:commentRangeEnd w:id="98"/>
      <w:r w:rsidR="001734CE">
        <w:rPr>
          <w:rStyle w:val="CommentReference"/>
        </w:rPr>
        <w:commentReference w:id="98"/>
      </w:r>
    </w:p>
    <w:bookmarkEnd w:id="97"/>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7C010936" w:rsidR="00A20685" w:rsidRDefault="001A4BB7" w:rsidP="00877E99">
      <w:bookmarkStart w:id="105" w:name="OLE_LINK9"/>
      <w:commentRangeStart w:id="106"/>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A25633">
        <w:t>This dataset was used to produce a</w:t>
      </w:r>
      <w:r w:rsidR="00BE3899">
        <w:t xml:space="preserve">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bookmarkEnd w:id="105"/>
      <w:r w:rsidR="006E02D2">
        <w:t>.</w:t>
      </w:r>
      <w:commentRangeEnd w:id="106"/>
      <w:r w:rsidR="00913A02">
        <w:rPr>
          <w:rStyle w:val="CommentReference"/>
        </w:rPr>
        <w:commentReference w:id="106"/>
      </w:r>
    </w:p>
    <w:p w14:paraId="7FE99D12" w14:textId="14045109" w:rsidR="00206DF4" w:rsidRDefault="00206DF4" w:rsidP="00206DF4">
      <w:pPr>
        <w:pStyle w:val="Heading3"/>
      </w:pPr>
      <w:r>
        <w:t>Satellite</w:t>
      </w:r>
      <w:r w:rsidR="00C05AC7">
        <w:t>-Derived Shoreline Detection</w:t>
      </w:r>
    </w:p>
    <w:p w14:paraId="476ECB56" w14:textId="0608A487" w:rsidR="00E322A8" w:rsidRDefault="00E322A8" w:rsidP="00E322A8">
      <w:bookmarkStart w:id="107" w:name="OLE_LINK10"/>
      <w:r>
        <w:t>Shoreline position along Grassy Beach was measured using a satellite-derived shoreline (SDS) technique. The CoastSat toolkit</w:t>
      </w:r>
      <w:del w:id="108" w:author="Amir Etemad Shahidi" w:date="2022-10-13T09:58:00Z">
        <w:r w:rsidDel="00B22ECE">
          <w:delText xml:space="preserve"> was used</w:delText>
        </w:r>
      </w:del>
      <w:r>
        <w:t xml:space="preserve">, which is </w:t>
      </w:r>
      <w:del w:id="109" w:author="Guilherme Vieira da Silva" w:date="2022-10-13T14:06:00Z">
        <w:r w:rsidDel="00913A02">
          <w:delText>freely available on GitHub (</w:delText>
        </w:r>
        <w:r w:rsidDel="00913A02">
          <w:fldChar w:fldCharType="begin"/>
        </w:r>
        <w:r w:rsidDel="00913A02">
          <w:delInstrText xml:space="preserve"> HYPERLINK "https://github.com/kvos/CoastSat" \h </w:delInstrText>
        </w:r>
        <w:r w:rsidDel="00913A02">
          <w:fldChar w:fldCharType="separate"/>
        </w:r>
        <w:r w:rsidRPr="7DD55223" w:rsidDel="00913A02">
          <w:rPr>
            <w:rStyle w:val="Hyperlink"/>
          </w:rPr>
          <w:delText>https://github.com/kvos/CoastSat</w:delText>
        </w:r>
        <w:r w:rsidDel="00913A02">
          <w:rPr>
            <w:rStyle w:val="Hyperlink"/>
          </w:rPr>
          <w:fldChar w:fldCharType="end"/>
        </w:r>
        <w:r w:rsidDel="00913A02">
          <w:delText xml:space="preserve">) and </w:delText>
        </w:r>
      </w:del>
      <w:r>
        <w:t xml:space="preserve">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ins w:id="110" w:author="Amir Etemad Shahidi" w:date="2022-10-13T09:59:00Z">
        <w:r w:rsidR="00B22ECE">
          <w:t>, was used</w:t>
        </w:r>
      </w:ins>
      <w:ins w:id="111" w:author="Amir Etemad Shahidi" w:date="2022-10-13T10:00:00Z">
        <w:r w:rsidR="00B22ECE">
          <w:t xml:space="preserve"> for image analysis?</w:t>
        </w:r>
      </w:ins>
      <w:r>
        <w:t xml:space="preserve">. Briefly, CoastSat </w:t>
      </w:r>
      <w:r w:rsidR="00A25633">
        <w:t xml:space="preserve">defines the shoreline position as the </w:t>
      </w:r>
      <w:r>
        <w:t>sand/water threshold</w:t>
      </w:r>
      <w:r w:rsidR="00A25633">
        <w:t>. Satellite images are</w:t>
      </w:r>
      <w:del w:id="112" w:author="Amir Etemad Shahidi" w:date="2022-10-13T10:05:00Z">
        <w:r w:rsidR="00A25633" w:rsidDel="00B22ECE">
          <w:delText xml:space="preserve"> </w:delText>
        </w:r>
      </w:del>
      <w:ins w:id="113" w:author="Amir Etemad Shahidi" w:date="2022-10-13T10:01:00Z">
        <w:r w:rsidR="00B22ECE">
          <w:t xml:space="preserve"> </w:t>
        </w:r>
      </w:ins>
      <w:r>
        <w:t>retrieved from Google Earth Engine</w:t>
      </w:r>
      <w:r w:rsidR="00A25633">
        <w:t>, and then</w:t>
      </w:r>
      <w:r>
        <w:t xml:space="preserve"> using a sub-pixel detection </w:t>
      </w:r>
      <w:r w:rsidR="00A25633">
        <w:t>algorithm</w:t>
      </w:r>
      <w:ins w:id="114" w:author="Amir Etemad Shahidi" w:date="2022-10-13T10:02:00Z">
        <w:r w:rsidR="00B22ECE">
          <w:t>,</w:t>
        </w:r>
      </w:ins>
      <w:r w:rsidR="00A25633">
        <w:t xml:space="preserve"> </w:t>
      </w:r>
      <w:del w:id="115" w:author="Amir Etemad Shahidi" w:date="2022-10-13T10:01:00Z">
        <w:r w:rsidR="00A25633" w:rsidDel="00B22ECE">
          <w:delText xml:space="preserve">is </w:delText>
        </w:r>
      </w:del>
      <w:del w:id="116" w:author="Amir Etemad Shahidi" w:date="2022-10-13T10:03:00Z">
        <w:r w:rsidR="00A25633" w:rsidDel="00B22ECE">
          <w:delText xml:space="preserve">used to determine </w:delText>
        </w:r>
      </w:del>
      <w:del w:id="117" w:author="Amir Etemad Shahidi" w:date="2022-10-13T10:02:00Z">
        <w:r w:rsidR="00A25633" w:rsidDel="00B22ECE">
          <w:delText xml:space="preserve">this </w:delText>
        </w:r>
      </w:del>
      <w:ins w:id="118" w:author="Amir Etemad Shahidi" w:date="2022-10-13T10:02:00Z">
        <w:r w:rsidR="00B22ECE">
          <w:t xml:space="preserve">the </w:t>
        </w:r>
      </w:ins>
      <w:r w:rsidR="00A25633">
        <w:t>shoreline</w:t>
      </w:r>
      <w:ins w:id="119" w:author="Amir Etemad Shahidi" w:date="2022-10-13T10:03:00Z">
        <w:r w:rsidR="00B22ECE">
          <w:t xml:space="preserve"> is determined</w:t>
        </w:r>
      </w:ins>
      <w:r>
        <w:t>. Th</w:t>
      </w:r>
      <w:r w:rsidR="00A25633">
        <w:t xml:space="preserve">e </w:t>
      </w:r>
      <w:r>
        <w:t xml:space="preserve">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7C648B12" w:rsidR="0026669B" w:rsidRDefault="00E322A8" w:rsidP="00E322A8">
      <w:bookmarkStart w:id="120" w:name="OLE_LINK11"/>
      <w:bookmarkEnd w:id="107"/>
      <w:r>
        <w:t>For this study, CoastSat was used to extract shoreline data from Landsat 5 (L5</w:t>
      </w:r>
      <w:r w:rsidR="00E51C68">
        <w:t>)</w:t>
      </w:r>
      <w:r>
        <w:t xml:space="preserve">, Landsat 7 </w:t>
      </w:r>
      <w:r w:rsidR="00E51C68">
        <w:t xml:space="preserve">(L7), Landsat (L8) </w:t>
      </w:r>
      <w:r>
        <w:t>and Sentinel-2 (S2) optical imagery data</w:t>
      </w:r>
      <w:ins w:id="121" w:author="Amir Etemad Shahidi" w:date="2022-10-13T10:05:00Z">
        <w:r w:rsidR="00B22ECE">
          <w:t xml:space="preserve"> (</w:t>
        </w:r>
      </w:ins>
      <w:del w:id="122" w:author="Amir Etemad Shahidi" w:date="2022-10-13T10:05:00Z">
        <w:r w:rsidDel="00B22ECE">
          <w:delText>.</w:delText>
        </w:r>
        <w:r w:rsidR="0026669B" w:rsidDel="00B22ECE">
          <w:delText xml:space="preserve"> </w:delText>
        </w:r>
      </w:del>
      <w:ins w:id="123" w:author="Amir Etemad Shahidi" w:date="2022-10-13T10:05:00Z">
        <w:r w:rsidR="00B22ECE">
          <w:t>s</w:t>
        </w:r>
      </w:ins>
      <w:del w:id="124" w:author="Amir Etemad Shahidi" w:date="2022-10-13T10:05:00Z">
        <w:r w:rsidR="00541DB2" w:rsidDel="00B22ECE">
          <w:delText>S</w:delText>
        </w:r>
      </w:del>
      <w:r w:rsidR="00541DB2">
        <w:t xml:space="preserve">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for satellite details</w:t>
      </w:r>
      <w:ins w:id="125" w:author="Amir Etemad Shahidi" w:date="2022-10-13T10:05:00Z">
        <w:r w:rsidR="00B22ECE">
          <w:t>)</w:t>
        </w:r>
      </w:ins>
      <w:r w:rsidR="007D16A1">
        <w:t xml:space="preserve">.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 xml:space="preserve">for the study area, and then quality control of the derived shorelines, left only </w:t>
      </w:r>
      <w:commentRangeStart w:id="126"/>
      <w:r w:rsidR="00944514">
        <w:t>420 usable satellite-derived shorelines for analysis.</w:t>
      </w:r>
      <w:r w:rsidR="006618CC">
        <w:t xml:space="preserve"> </w:t>
      </w:r>
      <w:commentRangeEnd w:id="126"/>
      <w:r w:rsidR="00913A02">
        <w:rPr>
          <w:rStyle w:val="CommentReference"/>
        </w:rPr>
        <w:commentReference w:id="126"/>
      </w:r>
      <w:commentRangeStart w:id="127"/>
      <w:r w:rsidR="00A25633">
        <w:t>M</w:t>
      </w:r>
      <w:r w:rsidR="0099414B">
        <w:t>any of the L7 images</w:t>
      </w:r>
      <w:r w:rsidR="00A25633">
        <w:t xml:space="preserve"> </w:t>
      </w:r>
      <w:del w:id="128" w:author="Amir Etemad Shahidi" w:date="2022-10-13T10:06:00Z">
        <w:r w:rsidR="00A25633" w:rsidDel="00B22ECE">
          <w:delText>included for analysis</w:delText>
        </w:r>
        <w:r w:rsidR="0099414B" w:rsidDel="00B22ECE">
          <w:delText xml:space="preserve"> </w:delText>
        </w:r>
      </w:del>
      <w:r w:rsidR="00A11EFF">
        <w:t>d</w:t>
      </w:r>
      <w:r w:rsidR="00A25633">
        <w:t>id</w:t>
      </w:r>
      <w:r w:rsidR="00A11EFF">
        <w:t xml:space="preserve"> not cover the entire study area </w:t>
      </w:r>
      <w:r w:rsidR="00A25633">
        <w:t xml:space="preserve">(partial shorelines) </w:t>
      </w:r>
      <w:r w:rsidR="00A11EFF">
        <w:t xml:space="preserve">due to </w:t>
      </w:r>
      <w:r w:rsidR="00A25633">
        <w:t>a</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commentRangeEnd w:id="127"/>
      <w:r w:rsidR="00913A02">
        <w:rPr>
          <w:rStyle w:val="CommentReference"/>
        </w:rPr>
        <w:commentReference w:id="127"/>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Pr="00B22ECE" w:rsidRDefault="00541DB2" w:rsidP="00541DB2">
      <w:pPr>
        <w:pStyle w:val="Caption"/>
        <w:keepNext/>
        <w:rPr>
          <w:i w:val="0"/>
          <w:iCs w:val="0"/>
          <w:color w:val="auto"/>
          <w:sz w:val="22"/>
          <w:szCs w:val="22"/>
          <w:rPrChange w:id="129" w:author="Amir Etemad Shahidi" w:date="2022-10-13T10:08:00Z">
            <w:rPr/>
          </w:rPrChange>
        </w:rPr>
      </w:pPr>
      <w:bookmarkStart w:id="130" w:name="_Ref114221304"/>
      <w:bookmarkEnd w:id="120"/>
      <w:r w:rsidRPr="00B22ECE">
        <w:rPr>
          <w:i w:val="0"/>
          <w:iCs w:val="0"/>
          <w:color w:val="auto"/>
          <w:sz w:val="22"/>
          <w:szCs w:val="22"/>
          <w:rPrChange w:id="131" w:author="Amir Etemad Shahidi" w:date="2022-10-13T10:08:00Z">
            <w:rPr/>
          </w:rPrChange>
        </w:rPr>
        <w:t xml:space="preserve">Table </w:t>
      </w:r>
      <w:r w:rsidR="00384B3B" w:rsidRPr="00B22ECE">
        <w:rPr>
          <w:i w:val="0"/>
          <w:iCs w:val="0"/>
          <w:color w:val="auto"/>
          <w:sz w:val="22"/>
          <w:szCs w:val="22"/>
          <w:rPrChange w:id="132" w:author="Amir Etemad Shahidi" w:date="2022-10-13T10:08:00Z">
            <w:rPr/>
          </w:rPrChange>
        </w:rPr>
        <w:fldChar w:fldCharType="begin"/>
      </w:r>
      <w:r w:rsidR="00384B3B" w:rsidRPr="00B22ECE">
        <w:rPr>
          <w:i w:val="0"/>
          <w:iCs w:val="0"/>
          <w:color w:val="auto"/>
          <w:sz w:val="22"/>
          <w:szCs w:val="22"/>
          <w:rPrChange w:id="133" w:author="Amir Etemad Shahidi" w:date="2022-10-13T10:08:00Z">
            <w:rPr/>
          </w:rPrChange>
        </w:rPr>
        <w:instrText xml:space="preserve"> SEQ Table \* ARABIC </w:instrText>
      </w:r>
      <w:r w:rsidR="00384B3B" w:rsidRPr="00B22ECE">
        <w:rPr>
          <w:i w:val="0"/>
          <w:iCs w:val="0"/>
          <w:color w:val="auto"/>
          <w:sz w:val="22"/>
          <w:szCs w:val="22"/>
          <w:rPrChange w:id="134" w:author="Amir Etemad Shahidi" w:date="2022-10-13T10:08:00Z">
            <w:rPr>
              <w:noProof/>
            </w:rPr>
          </w:rPrChange>
        </w:rPr>
        <w:fldChar w:fldCharType="separate"/>
      </w:r>
      <w:r w:rsidRPr="00B22ECE">
        <w:rPr>
          <w:i w:val="0"/>
          <w:iCs w:val="0"/>
          <w:noProof/>
          <w:color w:val="auto"/>
          <w:sz w:val="22"/>
          <w:szCs w:val="22"/>
          <w:rPrChange w:id="135" w:author="Amir Etemad Shahidi" w:date="2022-10-13T10:08:00Z">
            <w:rPr>
              <w:noProof/>
            </w:rPr>
          </w:rPrChange>
        </w:rPr>
        <w:t>1</w:t>
      </w:r>
      <w:r w:rsidR="00384B3B" w:rsidRPr="00B22ECE">
        <w:rPr>
          <w:i w:val="0"/>
          <w:iCs w:val="0"/>
          <w:noProof/>
          <w:color w:val="auto"/>
          <w:sz w:val="22"/>
          <w:szCs w:val="22"/>
          <w:rPrChange w:id="136" w:author="Amir Etemad Shahidi" w:date="2022-10-13T10:08:00Z">
            <w:rPr>
              <w:noProof/>
            </w:rPr>
          </w:rPrChange>
        </w:rPr>
        <w:fldChar w:fldCharType="end"/>
      </w:r>
      <w:bookmarkEnd w:id="130"/>
      <w:r w:rsidRPr="00B22ECE">
        <w:rPr>
          <w:i w:val="0"/>
          <w:iCs w:val="0"/>
          <w:color w:val="auto"/>
          <w:sz w:val="22"/>
          <w:szCs w:val="22"/>
          <w:rPrChange w:id="137" w:author="Amir Etemad Shahidi" w:date="2022-10-13T10:08:00Z">
            <w:rPr/>
          </w:rPrChange>
        </w:rP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138" w:name="_Ref114221338"/>
      <w:commentRangeStart w:id="139"/>
      <w:r>
        <w:t xml:space="preserve">Fig. </w:t>
      </w:r>
      <w:fldSimple w:instr=" SEQ Fig. \* ARABIC ">
        <w:r w:rsidR="008C1367">
          <w:rPr>
            <w:noProof/>
          </w:rPr>
          <w:t>2</w:t>
        </w:r>
      </w:fldSimple>
      <w:bookmarkEnd w:id="138"/>
      <w:r>
        <w:t>. Example of scanline error in Landsat 7 (L7) images post-2013.</w:t>
      </w:r>
      <w:commentRangeEnd w:id="139"/>
      <w:r w:rsidR="00913A02">
        <w:rPr>
          <w:rStyle w:val="CommentReference"/>
          <w:i w:val="0"/>
          <w:iCs w:val="0"/>
          <w:color w:val="auto"/>
        </w:rPr>
        <w:commentReference w:id="139"/>
      </w:r>
    </w:p>
    <w:p w14:paraId="2533051C" w14:textId="0DC351DD" w:rsidR="008A4EAE" w:rsidRDefault="00A94BDE" w:rsidP="008A4EAE">
      <w:bookmarkStart w:id="140" w:name="OLE_LINK12"/>
      <w:r>
        <w:t xml:space="preserve">Along Grassy Beach, 25 shore-normal transects were defined at 50 metre intervals </w:t>
      </w:r>
      <w:r w:rsidR="009610E1">
        <w:t xml:space="preserve">along the median </w:t>
      </w:r>
      <w:proofErr w:type="gramStart"/>
      <w:r w:rsidR="009610E1">
        <w:t>tidally-corrected</w:t>
      </w:r>
      <w:proofErr w:type="gramEnd"/>
      <w:r w:rsidR="009610E1">
        <w:t xml:space="preserve">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del w:id="141" w:author="Amir Etemad Shahidi" w:date="2022-10-13T10:09:00Z">
        <w:r w:rsidR="00793400" w:rsidDel="002A28B0">
          <w:delText xml:space="preserve">with </w:delText>
        </w:r>
      </w:del>
      <w:ins w:id="142" w:author="Amir Etemad Shahidi" w:date="2022-10-13T10:09:00Z">
        <w:r w:rsidR="002A28B0">
          <w:t xml:space="preserve">using </w:t>
        </w:r>
      </w:ins>
      <w:r w:rsidR="00793400">
        <w:t xml:space="preserve">the CoastSat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commentRangeStart w:id="143"/>
      <w:proofErr w:type="gramStart"/>
      <w:r w:rsidR="00A206F8">
        <w:t>tidally-corrected</w:t>
      </w:r>
      <w:proofErr w:type="gramEnd"/>
      <w:r w:rsidR="00A206F8">
        <w:t xml:space="preserve"> </w:t>
      </w:r>
      <w:commentRangeEnd w:id="143"/>
      <w:r w:rsidR="00C50701">
        <w:rPr>
          <w:rStyle w:val="CommentReference"/>
        </w:rPr>
        <w:commentReference w:id="143"/>
      </w:r>
      <w:r w:rsidR="00A206F8">
        <w:t>RSP for each transect was used for further analysis, including assessing the importance of beach rotation at the study site and the role of the Southern Annular Mode (SAM).</w:t>
      </w:r>
    </w:p>
    <w:bookmarkEnd w:id="140"/>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5796609A" w:rsidR="00A94BDE" w:rsidRDefault="009610E1" w:rsidP="009610E1">
      <w:pPr>
        <w:pStyle w:val="Caption"/>
        <w:jc w:val="left"/>
      </w:pPr>
      <w:bookmarkStart w:id="144" w:name="_Ref114223816"/>
      <w:r>
        <w:t xml:space="preserve">Fig. </w:t>
      </w:r>
      <w:fldSimple w:instr=" SEQ Fig. \* ARABIC ">
        <w:r w:rsidR="008C1367">
          <w:rPr>
            <w:noProof/>
          </w:rPr>
          <w:t>3</w:t>
        </w:r>
      </w:fldSimple>
      <w:bookmarkEnd w:id="144"/>
      <w:r>
        <w:t xml:space="preserve">. Location </w:t>
      </w:r>
      <w:ins w:id="145" w:author="Amir Etemad Shahidi" w:date="2022-10-13T10:10:00Z">
        <w:r w:rsidR="002A28B0">
          <w:t xml:space="preserve">and number </w:t>
        </w:r>
      </w:ins>
      <w:r>
        <w:t>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bookmarkStart w:id="146" w:name="OLE_LINK13"/>
      <w:r>
        <w:t>Wave, tide and climate index data</w:t>
      </w:r>
    </w:p>
    <w:p w14:paraId="6C1E308B" w14:textId="5875F91A"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rage beach slope estimated to be 0.045 from previous topo-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31EFA">
        <w:t xml:space="preserve"> in the CoastSat toolkit</w:t>
      </w:r>
      <w:r w:rsidR="004557BA">
        <w:t>.</w:t>
      </w:r>
      <w:r w:rsidR="00A206F8">
        <w:t xml:space="preserve"> </w:t>
      </w:r>
    </w:p>
    <w:p w14:paraId="05BB5442" w14:textId="11798730"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0 (inclusive) was obtained from</w:t>
      </w:r>
      <w:ins w:id="147" w:author="Guilherme Vieira da Silva" w:date="2022-10-13T14:13:00Z">
        <w:r w:rsidR="00913A02">
          <w:t xml:space="preserve"> the </w:t>
        </w:r>
        <w:commentRangeStart w:id="148"/>
        <w:r w:rsidR="00913A02">
          <w:t>British Antar</w:t>
        </w:r>
      </w:ins>
      <w:ins w:id="149" w:author="Guilherme Vieira da Silva" w:date="2022-10-13T14:14:00Z">
        <w:r w:rsidR="00913A02">
          <w:t>c</w:t>
        </w:r>
      </w:ins>
      <w:ins w:id="150" w:author="Guilherme Vieira da Silva" w:date="2022-10-13T14:13:00Z">
        <w:r w:rsidR="00913A02">
          <w:t>tic Survey</w:t>
        </w:r>
      </w:ins>
      <w:ins w:id="151" w:author="Guilherme Vieira da Silva" w:date="2022-10-13T14:14:00Z">
        <w:r w:rsidR="00913A02">
          <w:t xml:space="preserve"> </w:t>
        </w:r>
        <w:commentRangeEnd w:id="148"/>
        <w:r w:rsidR="00913A02">
          <w:rPr>
            <w:rStyle w:val="CommentReference"/>
          </w:rPr>
          <w:commentReference w:id="148"/>
        </w:r>
        <w:r w:rsidR="00913A02">
          <w:t>(</w:t>
        </w:r>
      </w:ins>
      <w:del w:id="152" w:author="Guilherme Vieira da Silva" w:date="2022-10-13T14:14:00Z">
        <w:r w:rsidR="00793400" w:rsidDel="00913A02">
          <w:delText xml:space="preserve"> </w:delText>
        </w:r>
      </w:del>
      <w:hyperlink r:id="rId14" w:history="1">
        <w:r w:rsidR="00793400" w:rsidRPr="00194D51">
          <w:rPr>
            <w:rStyle w:val="Hyperlink"/>
          </w:rPr>
          <w:t>http://www.nerc-bas.ac.uk/icd/gjma/sam.html</w:t>
        </w:r>
      </w:hyperlink>
      <w:ins w:id="153" w:author="Guilherme Vieira da Silva" w:date="2022-10-13T14:14:00Z">
        <w:r w:rsidR="00913A02">
          <w:rPr>
            <w:rStyle w:val="Hyperlink"/>
          </w:rPr>
          <w:t>)</w:t>
        </w:r>
      </w:ins>
      <w:r w:rsidR="00871DDB">
        <w:t xml:space="preserve">. </w:t>
      </w:r>
      <w:commentRangeStart w:id="154"/>
      <w:r w:rsidR="00871DDB">
        <w:t>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commentRangeEnd w:id="154"/>
      <w:r w:rsidR="00913A02">
        <w:rPr>
          <w:rStyle w:val="CommentReference"/>
        </w:rPr>
        <w:commentReference w:id="154"/>
      </w:r>
      <w:r w:rsidR="00871DDB">
        <w:t xml:space="preserve">. </w:t>
      </w:r>
    </w:p>
    <w:p w14:paraId="7F1F2E47" w14:textId="6126B42B" w:rsidR="00A206F8" w:rsidRDefault="00B6338F" w:rsidP="00871DDB">
      <w:r>
        <w:t xml:space="preserve">Directional wave data from </w:t>
      </w:r>
      <w:del w:id="155" w:author="Nick Cartwright" w:date="2022-10-19T09:22:00Z">
        <w:r w:rsidDel="00BE2C24">
          <w:delText xml:space="preserve">a </w:delText>
        </w:r>
      </w:del>
      <w:ins w:id="156" w:author="Nick Cartwright" w:date="2022-10-19T09:22:00Z">
        <w:r w:rsidR="00BE2C24">
          <w:t xml:space="preserve">the nearest </w:t>
        </w:r>
      </w:ins>
      <w:del w:id="157" w:author="Nick Cartwright" w:date="2022-10-19T09:22:00Z">
        <w:r w:rsidDel="00BE2C24">
          <w:delText xml:space="preserve">virtual </w:delText>
        </w:r>
      </w:del>
      <w:commentRangeStart w:id="158"/>
      <w:r>
        <w:t>CAWCR</w:t>
      </w:r>
      <w:commentRangeEnd w:id="158"/>
      <w:r w:rsidR="002A28B0">
        <w:rPr>
          <w:rStyle w:val="CommentReference"/>
        </w:rPr>
        <w:commentReference w:id="158"/>
      </w:r>
      <w:r>
        <w:t xml:space="preserve"> (Collaboration for Australian Weather and Climate Research) </w:t>
      </w:r>
      <w:r w:rsidR="00D60A6A">
        <w:t xml:space="preserve">wave hindcast </w:t>
      </w:r>
      <w:del w:id="159" w:author="Nick Cartwright" w:date="2022-10-19T09:22:00Z">
        <w:r w:rsidDel="00BE2C24">
          <w:delText xml:space="preserve">buoy </w:delText>
        </w:r>
      </w:del>
      <w:ins w:id="160" w:author="Nick Cartwright" w:date="2022-10-19T09:22:00Z">
        <w:r w:rsidR="00BE2C24">
          <w:t xml:space="preserve">node </w:t>
        </w:r>
      </w:ins>
      <w:r>
        <w:t xml:space="preserve">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commentRangeStart w:id="161"/>
      <w:r w:rsidRPr="00F91DEF">
        <w:t xml:space="preserve">The </w:t>
      </w:r>
      <w:ins w:id="162" w:author="Amir Etemad Shahidi" w:date="2022-10-13T10:13:00Z">
        <w:del w:id="163" w:author="Nick Cartwright" w:date="2022-10-19T09:22:00Z">
          <w:r w:rsidR="002A28B0" w:rsidDel="00BE2C24">
            <w:delText xml:space="preserve">virtual? </w:delText>
          </w:r>
        </w:del>
      </w:ins>
      <w:del w:id="164" w:author="Nick Cartwright" w:date="2022-10-19T09:22:00Z">
        <w:r w:rsidRPr="00F91DEF" w:rsidDel="00BE2C24">
          <w:delText>buoy</w:delText>
        </w:r>
      </w:del>
      <w:ins w:id="165" w:author="Nick Cartwright" w:date="2022-10-19T09:22:00Z">
        <w:r w:rsidR="00BE2C24">
          <w:t xml:space="preserve">hindcast node </w:t>
        </w:r>
      </w:ins>
      <w:del w:id="166" w:author="Nick Cartwright" w:date="2022-10-19T09:22:00Z">
        <w:r w:rsidRPr="00F91DEF" w:rsidDel="00BE2C24">
          <w:delText xml:space="preserve"> </w:delText>
        </w:r>
      </w:del>
      <w:r w:rsidRPr="00F91DEF">
        <w:t xml:space="preserve">is located at </w:t>
      </w:r>
      <w:r w:rsidR="00116D84" w:rsidRPr="00F91DEF">
        <w:t>144</w:t>
      </w:r>
      <w:r w:rsidR="00A31EFA">
        <w:rPr>
          <w:rFonts w:cstheme="minorHAnsi"/>
        </w:rPr>
        <w:t>°</w:t>
      </w:r>
      <w:r w:rsidR="00116D84" w:rsidRPr="00F91DEF">
        <w:t>E 40.2</w:t>
      </w:r>
      <w:r w:rsidR="00A31EFA">
        <w:rPr>
          <w:rFonts w:cstheme="minorHAnsi"/>
        </w:rPr>
        <w:t>°</w:t>
      </w:r>
      <w:r w:rsidR="00116D84" w:rsidRPr="00F91DEF">
        <w:t>S</w:t>
      </w:r>
      <w:r w:rsidRPr="00F91DEF">
        <w:t xml:space="preserve">, about </w:t>
      </w:r>
      <w:r w:rsidR="00116D84" w:rsidRPr="00F91DEF">
        <w:t xml:space="preserve">15 </w:t>
      </w:r>
      <w:r w:rsidRPr="00F91DEF">
        <w:t xml:space="preserve">km south-south-west of the study site </w:t>
      </w:r>
      <w:del w:id="167" w:author="Nick Cartwright" w:date="2022-10-19T09:23:00Z">
        <w:r w:rsidR="00D60A6A" w:rsidRPr="00F91DEF" w:rsidDel="00BE2C24">
          <w:delText xml:space="preserve">at </w:delText>
        </w:r>
      </w:del>
      <w:ins w:id="168" w:author="Nick Cartwright" w:date="2022-10-19T09:23:00Z">
        <w:r w:rsidR="00BE2C24">
          <w:t>in</w:t>
        </w:r>
        <w:r w:rsidR="00BE2C24" w:rsidRPr="00F91DEF">
          <w:t xml:space="preserve"> </w:t>
        </w:r>
      </w:ins>
      <w:r w:rsidR="00D60A6A" w:rsidRPr="00F91DEF">
        <w:t xml:space="preserve">a </w:t>
      </w:r>
      <w:r w:rsidRPr="00F91DEF">
        <w:t xml:space="preserve">water depth </w:t>
      </w:r>
      <w:r w:rsidR="00D60A6A" w:rsidRPr="00F91DEF">
        <w:t xml:space="preserve">of </w:t>
      </w:r>
      <w:r w:rsidR="00F91DEF" w:rsidRPr="00F91DEF">
        <w:t xml:space="preserve">61 </w:t>
      </w:r>
      <w:r w:rsidRPr="00F91DEF">
        <w:t>m.</w:t>
      </w:r>
      <w:r>
        <w:t xml:space="preserve"> </w:t>
      </w:r>
      <w:commentRangeEnd w:id="161"/>
      <w:r w:rsidR="00BE2C24">
        <w:rPr>
          <w:rStyle w:val="CommentReference"/>
        </w:rPr>
        <w:commentReference w:id="161"/>
      </w:r>
    </w:p>
    <w:bookmarkEnd w:id="146"/>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6665D63C" w:rsidR="003104AC" w:rsidRDefault="004A7D63" w:rsidP="003104AC">
      <w:bookmarkStart w:id="169" w:name="OLE_LINK14"/>
      <w:r>
        <w:t>Principal component analysis</w:t>
      </w:r>
      <w:r w:rsidR="00E05DF6">
        <w:t xml:space="preserve"> (PCA)</w:t>
      </w:r>
      <w:r>
        <w:t xml:space="preserve"> is a statistical technique to reduce the dimensionality of a large dataset but retain as much information about the dataset’s variability in the process</w:t>
      </w:r>
      <w:r w:rsidR="00FE2FAD">
        <w:t xml:space="preserve"> (</w:t>
      </w:r>
      <w:r w:rsidR="00FE2FAD" w:rsidRPr="00FE2FAD">
        <w:rPr>
          <w:highlight w:val="yellow"/>
        </w:rPr>
        <w:t>Refs</w:t>
      </w:r>
      <w:r w:rsidR="00FE2FAD">
        <w:t>)</w:t>
      </w:r>
      <w:r>
        <w:t xml:space="preserve">. </w:t>
      </w:r>
      <w:r w:rsidR="00C579CC">
        <w:t xml:space="preserve">It is a transformation of the dataset to a new basis, with the basis vectors directly related to the dataset’s </w:t>
      </w:r>
      <w:r w:rsidR="00C579CC">
        <w:lastRenderedPageBreak/>
        <w:t xml:space="preserve">variance. </w:t>
      </w:r>
      <w:r>
        <w:t xml:space="preserve">This is </w:t>
      </w:r>
      <w:del w:id="170" w:author="Amir Etemad Shahidi" w:date="2022-10-13T10:15:00Z">
        <w:r w:rsidDel="002A28B0">
          <w:delText xml:space="preserve">done </w:delText>
        </w:r>
      </w:del>
      <w:ins w:id="171" w:author="Amir Etemad Shahidi" w:date="2022-10-13T10:15:00Z">
        <w:r w:rsidR="002A28B0">
          <w:t xml:space="preserve">conducted? </w:t>
        </w:r>
      </w:ins>
      <w:r>
        <w:t>by calculating eigenvalue</w:t>
      </w:r>
      <w:r w:rsidR="00E05DF6">
        <w:t>s</w:t>
      </w:r>
      <w:r>
        <w:t xml:space="preserve"> and eigenvector</w:t>
      </w:r>
      <w:r w:rsidR="00E05DF6">
        <w:t>s of the dataset’s</w:t>
      </w:r>
      <w:r>
        <w:t xml:space="preserve"> correlation or covariance matrix</w:t>
      </w:r>
      <w:r w:rsidR="00E05DF6">
        <w:t xml:space="preserve">. By choosing eigenvectors that correspond to the largest eigenvalues, this technique finds new functions to </w:t>
      </w:r>
      <w:commentRangeStart w:id="172"/>
      <w:r w:rsidR="00E05DF6">
        <w:t>describe</w:t>
      </w:r>
      <w:commentRangeEnd w:id="172"/>
      <w:r w:rsidR="00BE2C24">
        <w:rPr>
          <w:rStyle w:val="CommentReference"/>
        </w:rPr>
        <w:commentReference w:id="172"/>
      </w:r>
      <w:r w:rsidR="00E05DF6">
        <w:t xml:space="preserve"> </w:t>
      </w:r>
      <w:r w:rsidR="00FE2FAD">
        <w:t>the dominant modes of variability in</w:t>
      </w:r>
      <w:r w:rsidR="00E05DF6">
        <w:t xml:space="preserve"> the </w:t>
      </w:r>
      <w:r w:rsidR="00FE2FAD">
        <w:t>dataset</w:t>
      </w:r>
      <w:r w:rsidR="00E05DF6">
        <w:t>.</w:t>
      </w:r>
    </w:p>
    <w:p w14:paraId="43563B5B" w14:textId="7B779C87" w:rsidR="00952889" w:rsidRDefault="00E05DF6" w:rsidP="002C692B">
      <w:r>
        <w:t xml:space="preserve">Empirical orthogonal function (EOF) analysis is PCA applied to </w:t>
      </w:r>
      <w:proofErr w:type="spellStart"/>
      <w:r>
        <w:t>spatio</w:t>
      </w:r>
      <w:proofErr w:type="spellEnd"/>
      <w:r>
        <w:t xml:space="preserve">-temporal datasets, </w:t>
      </w:r>
      <w:commentRangeStart w:id="173"/>
      <w:r>
        <w:t xml:space="preserve">often used </w:t>
      </w:r>
      <w:commentRangeEnd w:id="173"/>
      <w:r w:rsidR="00BE2C24">
        <w:rPr>
          <w:rStyle w:val="CommentReference"/>
        </w:rPr>
        <w:commentReference w:id="173"/>
      </w:r>
      <w:r>
        <w:t>in oceanographic and climate sciences to determine dominant modes of variability (</w:t>
      </w:r>
      <w:proofErr w:type="gramStart"/>
      <w:r>
        <w:t>e.g.</w:t>
      </w:r>
      <w:proofErr w:type="gramEnd"/>
      <w:r>
        <w:t xml:space="preserve"> Southern Annular Mode). </w:t>
      </w:r>
      <w:r w:rsidR="009707D0">
        <w:t xml:space="preserve">Two correlation matrices are calculated which show spatial and temporal variability separately, allowing for </w:t>
      </w:r>
      <w:ins w:id="174" w:author="Amir Etemad Shahidi" w:date="2022-10-13T10:15:00Z">
        <w:r w:rsidR="002A28B0">
          <w:t xml:space="preserve">an </w:t>
        </w:r>
      </w:ins>
      <w:r w:rsidR="009707D0">
        <w:t xml:space="preserve">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Here</w:t>
      </w:r>
      <w:ins w:id="175" w:author="Amir Etemad Shahidi" w:date="2022-10-13T10:16:00Z">
        <w:r w:rsidR="002A28B0">
          <w:t>,</w:t>
        </w:r>
      </w:ins>
      <w:r w:rsidR="009707D0">
        <w:t xml:space="preserve"> we describe the use of EOF analysis for </w:t>
      </w:r>
      <w:r w:rsidR="007179F8">
        <w:t>relative shoreline position (</w:t>
      </w:r>
      <w:commentRangeStart w:id="176"/>
      <w:r w:rsidR="007179F8">
        <w:t>RSP</w:t>
      </w:r>
      <w:commentRangeEnd w:id="176"/>
      <w:r w:rsidR="00BE2C24">
        <w:rPr>
          <w:rStyle w:val="CommentReference"/>
        </w:rPr>
        <w:commentReference w:id="176"/>
      </w:r>
      <w:r w:rsidR="007179F8">
        <w:t>),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4EC70A94" w:rsidR="00952889" w:rsidRDefault="00596F4B" w:rsidP="002C692B">
      <w:bookmarkStart w:id="177" w:name="OLE_LINK15"/>
      <w:r>
        <w:t>To calculate the EOFs, the</w:t>
      </w:r>
      <w:r w:rsidR="00863E71">
        <w:t xml:space="preserve"> </w:t>
      </w:r>
      <w:r w:rsidR="006E476A">
        <w:t>RSP data</w:t>
      </w:r>
      <w:r w:rsidR="00863E71">
        <w:t xml:space="preserve">, </w:t>
      </w:r>
      <w:r w:rsidR="00863E71" w:rsidRPr="002E76D9">
        <w:rPr>
          <w:i/>
          <w:iCs/>
          <w:rPrChange w:id="178" w:author="Amir Etemad Shahidi" w:date="2022-10-13T10:20:00Z">
            <w:rPr/>
          </w:rPrChange>
        </w:rPr>
        <w:t>y(</w:t>
      </w:r>
      <w:proofErr w:type="spellStart"/>
      <w:proofErr w:type="gramStart"/>
      <w:ins w:id="179" w:author="Nick Cartwright" w:date="2022-10-19T09:50:00Z">
        <w:r w:rsidR="00C50701">
          <w:rPr>
            <w:i/>
            <w:iCs/>
          </w:rPr>
          <w:t>x,t</w:t>
        </w:r>
      </w:ins>
      <w:proofErr w:type="spellEnd"/>
      <w:proofErr w:type="gramEnd"/>
      <w:del w:id="180" w:author="Nick Cartwright" w:date="2022-10-19T09:27:00Z">
        <w:r w:rsidR="00863E71" w:rsidRPr="002E76D9" w:rsidDel="00BE2C24">
          <w:rPr>
            <w:i/>
            <w:iCs/>
            <w:rPrChange w:id="181" w:author="Amir Etemad Shahidi" w:date="2022-10-13T10:20:00Z">
              <w:rPr/>
            </w:rPrChange>
          </w:rPr>
          <w:delText>x,t</w:delText>
        </w:r>
      </w:del>
      <w:r w:rsidR="00863E71" w:rsidRPr="002E76D9">
        <w:rPr>
          <w:i/>
          <w:iCs/>
          <w:rPrChange w:id="182" w:author="Amir Etemad Shahidi" w:date="2022-10-13T10:20:00Z">
            <w:rPr/>
          </w:rPrChange>
        </w:rPr>
        <w:t>)</w:t>
      </w:r>
      <w:r w:rsidR="00863E71">
        <w:t>,</w:t>
      </w:r>
      <w:r w:rsidR="006E476A">
        <w:t xml:space="preserve"> is </w:t>
      </w:r>
      <w:r w:rsidR="00952889">
        <w:t>represented as a matrix</w:t>
      </w:r>
      <w:r w:rsidR="006E476A">
        <w:t>,</w:t>
      </w:r>
      <w:r w:rsidR="00952889">
        <w:t xml:space="preserve"> </w:t>
      </w:r>
      <w:r w:rsidR="00952889" w:rsidRPr="002E76D9">
        <w:rPr>
          <w:b/>
          <w:bCs/>
          <w:i/>
          <w:iCs/>
          <w:rPrChange w:id="183" w:author="Amir Etemad Shahidi" w:date="2022-10-13T10:20:00Z">
            <w:rPr>
              <w:b/>
              <w:bCs/>
            </w:rPr>
          </w:rPrChange>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w:t>
      </w:r>
      <w:commentRangeStart w:id="184"/>
      <w:r w:rsidR="006E476A">
        <w:t>number of timesteps</w:t>
      </w:r>
      <w:r w:rsidR="00D52BF0">
        <w:t xml:space="preserve"> that have RSP values for all transect locations</w:t>
      </w:r>
      <w:r w:rsidR="006E476A">
        <w:t xml:space="preserve"> (</w:t>
      </w:r>
      <w:proofErr w:type="spellStart"/>
      <w:r w:rsidR="006E476A" w:rsidRPr="002E76D9">
        <w:rPr>
          <w:i/>
          <w:iCs/>
          <w:rPrChange w:id="185" w:author="Amir Etemad Shahidi" w:date="2022-10-13T10:19:00Z">
            <w:rPr/>
          </w:rPrChange>
        </w:rPr>
        <w:t>n</w:t>
      </w:r>
      <w:r w:rsidR="006E476A" w:rsidRPr="002E76D9">
        <w:rPr>
          <w:i/>
          <w:iCs/>
          <w:vertAlign w:val="subscript"/>
          <w:rPrChange w:id="186" w:author="Amir Etemad Shahidi" w:date="2022-10-13T10:19:00Z">
            <w:rPr>
              <w:vertAlign w:val="subscript"/>
            </w:rPr>
          </w:rPrChange>
        </w:rPr>
        <w:t>t</w:t>
      </w:r>
      <w:proofErr w:type="spellEnd"/>
      <w:r w:rsidR="006E476A">
        <w:t xml:space="preserve"> = </w:t>
      </w:r>
      <w:r w:rsidR="00D52BF0">
        <w:t>265</w:t>
      </w:r>
      <w:commentRangeEnd w:id="184"/>
      <w:r w:rsidR="00BE2C24">
        <w:rPr>
          <w:rStyle w:val="CommentReference"/>
        </w:rPr>
        <w:commentReference w:id="184"/>
      </w:r>
      <w:r w:rsidR="006E476A">
        <w:t>).</w:t>
      </w:r>
      <w:r w:rsidR="00FE2FAD">
        <w:t xml:space="preserve"> Note that </w:t>
      </w:r>
      <w:proofErr w:type="spellStart"/>
      <w:r w:rsidR="00FE2FAD">
        <w:t>n</w:t>
      </w:r>
      <w:r w:rsidR="00FE2FAD">
        <w:rPr>
          <w:vertAlign w:val="subscript"/>
        </w:rPr>
        <w:t>t</w:t>
      </w:r>
      <w:proofErr w:type="spellEnd"/>
      <w:r w:rsidR="00FE2FAD">
        <w:t xml:space="preserve"> is much less than the original dataset’s size (420 timesteps) due to the need to remove partial transects (</w:t>
      </w:r>
      <w:commentRangeStart w:id="187"/>
      <w:r w:rsidR="00FE2FAD">
        <w:t>largely due to L7 scanline error</w:t>
      </w:r>
      <w:commentRangeEnd w:id="187"/>
      <w:r w:rsidR="00BE2C24">
        <w:rPr>
          <w:rStyle w:val="CommentReference"/>
        </w:rPr>
        <w:commentReference w:id="187"/>
      </w:r>
      <w:r w:rsidR="00FE2FAD">
        <w:t>).</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ins w:id="188" w:author="Amir Etemad Shahidi" w:date="2022-10-13T10:17:00Z">
        <w:r w:rsidR="002A28B0">
          <w:t xml:space="preserve"> as follows:</w:t>
        </w:r>
      </w:ins>
      <w:r w:rsidR="006E476A">
        <w:t>.</w:t>
      </w:r>
    </w:p>
    <w:bookmarkEnd w:id="169"/>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w:commentRangeStart w:id="189"/>
              <w:commentRangeEnd w:id="189"/>
              <m:r>
                <m:rPr>
                  <m:sty m:val="p"/>
                </m:rPr>
                <w:rPr>
                  <w:rStyle w:val="CommentReference"/>
                </w:rPr>
                <w:commentReference w:id="189"/>
              </m:r>
            </m:e>
          </m:d>
        </m:oMath>
      </m:oMathPara>
    </w:p>
    <w:p w14:paraId="23A47E18" w14:textId="77777777" w:rsidR="00D61937" w:rsidRDefault="008B6630" w:rsidP="002C692B">
      <w:pPr>
        <w:rPr>
          <w:ins w:id="190" w:author="Nick Cartwright" w:date="2022-10-19T09:39:00Z"/>
          <w:rFonts w:eastAsiaTheme="minorEastAsia"/>
        </w:rPr>
      </w:pPr>
      <w:del w:id="191" w:author="Nick Cartwright" w:date="2022-10-19T09:39:00Z">
        <w:r w:rsidDel="00D61937">
          <w:rPr>
            <w:rFonts w:eastAsiaTheme="minorEastAsia"/>
          </w:rPr>
          <w:delText>T</w:delText>
        </w:r>
      </w:del>
      <w:ins w:id="192" w:author="Nick Cartwright" w:date="2022-10-19T09:39:00Z">
        <w:r w:rsidR="00D61937">
          <w:rPr>
            <w:rFonts w:eastAsiaTheme="minorEastAsia"/>
          </w:rPr>
          <w:t xml:space="preserve">where </w:t>
        </w:r>
        <w:r w:rsidR="00D61937">
          <w:t>Y</w:t>
        </w:r>
        <w:r w:rsidR="00D61937">
          <w:rPr>
            <w:vertAlign w:val="superscript"/>
          </w:rPr>
          <w:t>T</w:t>
        </w:r>
        <w:r w:rsidR="00D61937">
          <w:t xml:space="preserve"> is the transpose.</w:t>
        </w:r>
        <w:r w:rsidR="00D61937">
          <w:rPr>
            <w:rFonts w:eastAsiaTheme="minorEastAsia"/>
          </w:rPr>
          <w:t xml:space="preserve"> </w:t>
        </w:r>
      </w:ins>
    </w:p>
    <w:p w14:paraId="2AB72B03" w14:textId="78862DC4" w:rsidR="008B6630" w:rsidRDefault="00D61937" w:rsidP="002C692B">
      <w:pPr>
        <w:rPr>
          <w:rFonts w:eastAsiaTheme="minorEastAsia"/>
        </w:rPr>
      </w:pPr>
      <w:ins w:id="193" w:author="Nick Cartwright" w:date="2022-10-19T09:39:00Z">
        <w:r>
          <w:rPr>
            <w:rFonts w:eastAsiaTheme="minorEastAsia"/>
          </w:rPr>
          <w:t>T</w:t>
        </w:r>
      </w:ins>
      <w:r w:rsidR="008B6630">
        <w:rPr>
          <w:rFonts w:eastAsiaTheme="minorEastAsia"/>
        </w:rPr>
        <w: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sidR="008B6630">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sidR="008B6630">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sidR="008B6630">
        <w:rPr>
          <w:rFonts w:eastAsiaTheme="minorEastAsia"/>
        </w:rPr>
        <w:t xml:space="preserve">, are </w:t>
      </w:r>
      <w:commentRangeStart w:id="194"/>
      <w:r w:rsidR="008B6630">
        <w:rPr>
          <w:rFonts w:eastAsiaTheme="minorEastAsia"/>
        </w:rPr>
        <w:t>then calculated as</w:t>
      </w:r>
      <w:ins w:id="195" w:author="Amir Etemad Shahidi" w:date="2022-10-13T10:17:00Z">
        <w:r w:rsidR="002A28B0">
          <w:rPr>
            <w:rFonts w:eastAsiaTheme="minorEastAsia"/>
          </w:rPr>
          <w:t>:</w:t>
        </w:r>
      </w:ins>
      <w:commentRangeEnd w:id="194"/>
      <w:r w:rsidR="00EC45BD">
        <w:rPr>
          <w:rStyle w:val="CommentReference"/>
        </w:rPr>
        <w:commentReference w:id="194"/>
      </w:r>
      <w:del w:id="196" w:author="Amir Etemad Shahidi" w:date="2022-10-13T10:17:00Z">
        <w:r w:rsidR="008B6630" w:rsidDel="002A28B0">
          <w:rPr>
            <w:rFonts w:eastAsiaTheme="minorEastAsia"/>
          </w:rPr>
          <w:delText xml:space="preserve"> follows</w:delText>
        </w:r>
      </w:del>
      <w:r w:rsidR="008B6630">
        <w:rPr>
          <w:rFonts w:eastAsiaTheme="minorEastAsia"/>
        </w:rPr>
        <w:t>.</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227E42FE" w:rsidR="0039571D" w:rsidRDefault="002264D8" w:rsidP="002C692B">
      <w:pPr>
        <w:rPr>
          <w:rFonts w:eastAsiaTheme="minorEastAsia"/>
        </w:rPr>
      </w:pPr>
      <w:r>
        <w:t xml:space="preserve">Note that only the first </w:t>
      </w:r>
      <w:r w:rsidR="009B0F4E" w:rsidRPr="002E76D9">
        <w:rPr>
          <w:i/>
          <w:iCs/>
          <w:rPrChange w:id="197" w:author="Amir Etemad Shahidi" w:date="2022-10-13T10:20:00Z">
            <w:rPr/>
          </w:rPrChange>
        </w:rPr>
        <w:t>N</w:t>
      </w:r>
      <w:r w:rsidR="00D52BF0" w:rsidRPr="002E76D9">
        <w:rPr>
          <w:i/>
          <w:iCs/>
          <w:rPrChange w:id="198" w:author="Amir Etemad Shahidi" w:date="2022-10-13T10:20:00Z">
            <w:rPr/>
          </w:rPrChange>
        </w:rPr>
        <w:t xml:space="preserve"> (</w:t>
      </w:r>
      <w:r w:rsidR="00FE2FAD" w:rsidRPr="002E76D9">
        <w:rPr>
          <w:i/>
          <w:iCs/>
          <w:rPrChange w:id="199" w:author="Amir Etemad Shahidi" w:date="2022-10-13T10:20:00Z">
            <w:rPr/>
          </w:rPrChange>
        </w:rPr>
        <w:t>N</w:t>
      </w:r>
      <w:r w:rsidR="00FE2FAD">
        <w:t xml:space="preserve"> = </w:t>
      </w:r>
      <w:r w:rsidR="00D52BF0">
        <w:t>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described by the </w:t>
      </w:r>
      <w:r w:rsidRPr="002E76D9">
        <w:rPr>
          <w:i/>
          <w:iCs/>
          <w:rPrChange w:id="200" w:author="Amir Etemad Shahidi" w:date="2022-10-13T10:20:00Z">
            <w:rPr/>
          </w:rPrChange>
        </w:rPr>
        <w:t>k</w:t>
      </w:r>
      <w:r w:rsidRPr="002E76D9">
        <w:rPr>
          <w:i/>
          <w:iCs/>
          <w:vertAlign w:val="superscript"/>
          <w:rPrChange w:id="201" w:author="Amir Etemad Shahidi" w:date="2022-10-13T10:20:00Z">
            <w:rPr>
              <w:vertAlign w:val="superscript"/>
            </w:rPr>
          </w:rPrChange>
        </w:rPr>
        <w:t>t</w:t>
      </w:r>
      <w:r>
        <w:rPr>
          <w:vertAlign w:val="superscript"/>
        </w:rPr>
        <w: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bookmarkEnd w:id="177"/>
    <w:p w14:paraId="4DB53FEB" w14:textId="1CC69306" w:rsidR="009B0F4E" w:rsidRPr="009B0F4E" w:rsidRDefault="005440F2" w:rsidP="002C692B">
      <w:pPr>
        <w:rPr>
          <w:rFonts w:eastAsiaTheme="minorEastAsia"/>
        </w:rPr>
      </w:pPr>
      <w:r w:rsidRPr="00C579CC">
        <w:rPr>
          <w:rFonts w:eastAsiaTheme="minorEastAsia"/>
          <w:highlight w:val="yellow"/>
        </w:rPr>
        <w:t xml:space="preserve">For shoreline analysis, the shape of the spatial eigenfunction relates directly to </w:t>
      </w:r>
      <w:r w:rsidR="00FE2FAD">
        <w:rPr>
          <w:rFonts w:eastAsiaTheme="minorEastAsia"/>
          <w:highlight w:val="yellow"/>
        </w:rPr>
        <w:t>shoreline variability</w:t>
      </w:r>
      <w:r w:rsidRPr="00C579CC">
        <w:rPr>
          <w:rFonts w:eastAsiaTheme="minorEastAsia"/>
          <w:highlight w:val="yellow"/>
        </w:rPr>
        <w:t xml:space="preserve">.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w:t>
      </w:r>
      <w:r w:rsidR="00FE2FAD">
        <w:rPr>
          <w:rFonts w:eastAsiaTheme="minorEastAsia"/>
          <w:highlight w:val="yellow"/>
        </w:rPr>
        <w:t>along the beach</w:t>
      </w:r>
      <w:r w:rsidR="003A0F00" w:rsidRPr="00C579CC">
        <w:rPr>
          <w:rFonts w:eastAsiaTheme="minorEastAsia"/>
          <w:highlight w:val="yellow"/>
        </w:rPr>
        <w:t xml:space="preserve">, then </w:t>
      </w:r>
      <w:r w:rsidR="00FE2FAD">
        <w:rPr>
          <w:rFonts w:eastAsiaTheme="minorEastAsia"/>
          <w:highlight w:val="yellow"/>
        </w:rPr>
        <w:t>the beach shifts</w:t>
      </w:r>
      <w:r w:rsidR="003A0F00" w:rsidRPr="00C579CC">
        <w:rPr>
          <w:rFonts w:eastAsiaTheme="minorEastAsia"/>
          <w:highlight w:val="yellow"/>
        </w:rPr>
        <w:t xml:space="preserve"> cross-shore in the same direction for that mode of variability. If the eigenfunction </w:t>
      </w:r>
      <w:r w:rsidR="00FE2FAD">
        <w:rPr>
          <w:rFonts w:eastAsiaTheme="minorEastAsia"/>
          <w:highlight w:val="yellow"/>
        </w:rPr>
        <w:t xml:space="preserve">(EOF) </w:t>
      </w:r>
      <w:r w:rsidR="003A0F00" w:rsidRPr="00C579CC">
        <w:rPr>
          <w:rFonts w:eastAsiaTheme="minorEastAsia"/>
          <w:highlight w:val="yellow"/>
        </w:rPr>
        <w:t>flips sign along the beach, then that mode of variability is likely describing alongshore variability</w:t>
      </w:r>
      <w:r w:rsidR="00FE2FAD">
        <w:rPr>
          <w:rFonts w:eastAsiaTheme="minorEastAsia"/>
          <w:highlight w:val="yellow"/>
        </w:rPr>
        <w:t xml:space="preserve"> in cross-shore transport</w:t>
      </w:r>
      <w:r w:rsidR="003A0F00" w:rsidRPr="00C579CC">
        <w:rPr>
          <w:rFonts w:eastAsiaTheme="minorEastAsia"/>
          <w:highlight w:val="yellow"/>
        </w:rPr>
        <w:t xml:space="preserve">, where one part of the beach is eroding </w:t>
      </w:r>
      <w:del w:id="202" w:author="Amir Etemad Shahidi" w:date="2022-10-13T10:21:00Z">
        <w:r w:rsidR="003A0F00" w:rsidRPr="00C579CC" w:rsidDel="002E76D9">
          <w:rPr>
            <w:rFonts w:eastAsiaTheme="minorEastAsia"/>
            <w:highlight w:val="yellow"/>
          </w:rPr>
          <w:delText xml:space="preserve">while </w:delText>
        </w:r>
      </w:del>
      <w:ins w:id="203" w:author="Amir Etemad Shahidi" w:date="2022-10-13T10:21:00Z">
        <w:r w:rsidR="002E76D9">
          <w:rPr>
            <w:rFonts w:eastAsiaTheme="minorEastAsia"/>
            <w:highlight w:val="yellow"/>
          </w:rPr>
          <w:t>and</w:t>
        </w:r>
        <w:r w:rsidR="002E76D9" w:rsidRPr="00C579CC">
          <w:rPr>
            <w:rFonts w:eastAsiaTheme="minorEastAsia"/>
            <w:highlight w:val="yellow"/>
          </w:rPr>
          <w:t xml:space="preserve"> </w:t>
        </w:r>
      </w:ins>
      <w:r w:rsidR="003A0F00" w:rsidRPr="00C579CC">
        <w:rPr>
          <w:rFonts w:eastAsiaTheme="minorEastAsia"/>
          <w:highlight w:val="yellow"/>
        </w:rPr>
        <w:t xml:space="preserve">the </w:t>
      </w:r>
      <w:r w:rsidR="003A0F00" w:rsidRPr="00C579CC">
        <w:rPr>
          <w:rFonts w:eastAsiaTheme="minorEastAsia"/>
          <w:highlight w:val="yellow"/>
        </w:rPr>
        <w:lastRenderedPageBreak/>
        <w:t xml:space="preserve">other 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have been used in the past to describe beach rotation [REFs, e.g. Harley et al. 2011].</w:t>
      </w:r>
      <w:r w:rsidR="00C579CC">
        <w:rPr>
          <w:rFonts w:eastAsiaTheme="minorEastAsia"/>
        </w:rPr>
        <w:t xml:space="preserve"> – rewrite see Miller &amp; Dean…</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supervisors reference</w:t>
      </w:r>
    </w:p>
    <w:p w14:paraId="7B23B827" w14:textId="5BF2BD61" w:rsidR="001F75CF" w:rsidRDefault="001F75CF" w:rsidP="001F75CF">
      <w:pPr>
        <w:keepNext/>
      </w:pPr>
      <w:moveFromRangeStart w:id="204" w:author="Amir Etemad Shahidi" w:date="2022-10-13T10:24:00Z" w:name="move116549083"/>
      <w:moveFrom w:id="205" w:author="Amir Etemad Shahidi" w:date="2022-10-13T10:24:00Z">
        <w:r w:rsidDel="002E76D9">
          <w:rPr>
            <w:noProof/>
          </w:rPr>
          <w:drawing>
            <wp:inline distT="0" distB="0" distL="0" distR="0" wp14:anchorId="6BA24FD0" wp14:editId="0A5821CF">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moveFromRangeEnd w:id="204"/>
    </w:p>
    <w:p w14:paraId="64EF8045" w14:textId="167A6054" w:rsidR="001F75CF" w:rsidDel="002E76D9" w:rsidRDefault="001F75CF" w:rsidP="001F75CF">
      <w:pPr>
        <w:pStyle w:val="Caption"/>
        <w:rPr>
          <w:moveFrom w:id="206" w:author="Amir Etemad Shahidi" w:date="2022-10-13T10:28:00Z"/>
        </w:rPr>
      </w:pPr>
      <w:moveFromRangeStart w:id="207" w:author="Amir Etemad Shahidi" w:date="2022-10-13T10:28:00Z" w:name="move116549317"/>
      <w:moveFrom w:id="208" w:author="Amir Etemad Shahidi" w:date="2022-10-13T10:28:00Z">
        <w:r w:rsidDel="002E76D9">
          <w:t xml:space="preserve">Fig. </w:t>
        </w:r>
        <w:r w:rsidR="00384B3B" w:rsidDel="002E76D9">
          <w:rPr>
            <w:i w:val="0"/>
            <w:iCs w:val="0"/>
          </w:rPr>
          <w:fldChar w:fldCharType="begin"/>
        </w:r>
        <w:r w:rsidR="00384B3B" w:rsidDel="002E76D9">
          <w:instrText xml:space="preserve"> SEQ Fig. \* ARABIC </w:instrText>
        </w:r>
        <w:r w:rsidR="00384B3B" w:rsidDel="002E76D9">
          <w:rPr>
            <w:i w:val="0"/>
            <w:iCs w:val="0"/>
          </w:rPr>
          <w:fldChar w:fldCharType="separate"/>
        </w:r>
        <w:r w:rsidR="008C1367" w:rsidDel="002E76D9">
          <w:rPr>
            <w:noProof/>
          </w:rPr>
          <w:t>4</w:t>
        </w:r>
        <w:r w:rsidR="00384B3B" w:rsidDel="002E76D9">
          <w:rPr>
            <w:i w:val="0"/>
            <w:iCs w:val="0"/>
            <w:noProof/>
          </w:rPr>
          <w:fldChar w:fldCharType="end"/>
        </w:r>
        <w:r w:rsidDel="002E76D9">
          <w:t xml:space="preserve">. Boxplot of relative shoreline position (RSP) at each transect along the beach from the west to east (grey). Summer (orange) and winter (blue) RSP median values are also depicted for each transect. </w:t>
        </w:r>
      </w:moveFrom>
    </w:p>
    <w:moveFromRangeEnd w:id="207"/>
    <w:p w14:paraId="432D3694" w14:textId="7215C76E" w:rsidR="001F75CF" w:rsidRDefault="001F75CF" w:rsidP="001F75CF">
      <w:pPr>
        <w:rPr>
          <w:ins w:id="209" w:author="Amir Etemad Shahidi" w:date="2022-10-13T10:24:00Z"/>
        </w:rPr>
      </w:pPr>
      <w:r>
        <w:fldChar w:fldCharType="begin"/>
      </w:r>
      <w:r>
        <w:instrText xml:space="preserve"> REF _Ref116125973 \h </w:instrText>
      </w:r>
      <w:r>
        <w:fldChar w:fldCharType="separate"/>
      </w:r>
      <w:r>
        <w:t xml:space="preserve">Fig. </w:t>
      </w:r>
      <w:r>
        <w:rPr>
          <w:noProof/>
        </w:rPr>
        <w:t>4</w:t>
      </w:r>
      <w:r>
        <w:fldChar w:fldCharType="end"/>
      </w:r>
      <w:r>
        <w:t xml:space="preserve"> was created from the </w:t>
      </w:r>
      <w:proofErr w:type="gramStart"/>
      <w:r>
        <w:t>tidally-corrected</w:t>
      </w:r>
      <w:proofErr w:type="gramEnd"/>
      <w:r>
        <w:t xml:space="preserve"> relative (to median) shoreline position (RSP) data</w:t>
      </w:r>
      <w:r w:rsidR="00B77EE0">
        <w:t>set</w:t>
      </w:r>
      <w:r>
        <w:t xml:space="preserve"> for each transect. </w:t>
      </w:r>
      <w:r w:rsidR="00B77EE0">
        <w:t xml:space="preserve">The winter vs. summer median RSP values show a distinct seasonal difference at each end of the </w:t>
      </w:r>
      <w:commentRangeStart w:id="210"/>
      <w:r w:rsidR="00B77EE0">
        <w:t>beach</w:t>
      </w:r>
      <w:commentRangeEnd w:id="210"/>
      <w:r w:rsidR="002E76D9">
        <w:rPr>
          <w:rStyle w:val="CommentReference"/>
        </w:rPr>
        <w:commentReference w:id="210"/>
      </w:r>
      <w:r w:rsidR="00B77EE0">
        <w:t>.</w:t>
      </w:r>
    </w:p>
    <w:p w14:paraId="4890C0DE" w14:textId="5574086D" w:rsidR="002E76D9" w:rsidRPr="001F75CF" w:rsidRDefault="002E76D9" w:rsidP="001F75CF">
      <w:moveToRangeStart w:id="211" w:author="Amir Etemad Shahidi" w:date="2022-10-13T10:24:00Z" w:name="move116549083"/>
      <w:moveTo w:id="212" w:author="Amir Etemad Shahidi" w:date="2022-10-13T10:24:00Z">
        <w:r>
          <w:rPr>
            <w:noProof/>
          </w:rPr>
          <w:drawing>
            <wp:inline distT="0" distB="0" distL="0" distR="0" wp14:anchorId="5F743302" wp14:editId="2C388B2D">
              <wp:extent cx="5731510" cy="3439160"/>
              <wp:effectExtent l="0" t="0" r="2540" b="8890"/>
              <wp:docPr id="9" name="Picture 9"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moveToRangeEnd w:id="211"/>
    </w:p>
    <w:p w14:paraId="6FCE3A66" w14:textId="77777777" w:rsidR="002E76D9" w:rsidRDefault="002E76D9" w:rsidP="002E76D9">
      <w:pPr>
        <w:pStyle w:val="Caption"/>
        <w:rPr>
          <w:moveTo w:id="213" w:author="Amir Etemad Shahidi" w:date="2022-10-13T10:28:00Z"/>
        </w:rPr>
      </w:pPr>
      <w:bookmarkStart w:id="214" w:name="_Ref116125973"/>
      <w:moveToRangeStart w:id="215" w:author="Amir Etemad Shahidi" w:date="2022-10-13T10:28:00Z" w:name="move116549317"/>
      <w:moveTo w:id="216" w:author="Amir Etemad Shahidi" w:date="2022-10-13T10:28:00Z">
        <w:r>
          <w:t xml:space="preserve">Fig. </w:t>
        </w:r>
        <w:r>
          <w:fldChar w:fldCharType="begin"/>
        </w:r>
        <w:r>
          <w:instrText xml:space="preserve"> SEQ Fig. \* ARABIC </w:instrText>
        </w:r>
        <w:r>
          <w:fldChar w:fldCharType="separate"/>
        </w:r>
        <w:r>
          <w:rPr>
            <w:noProof/>
          </w:rPr>
          <w:t>4</w:t>
        </w:r>
        <w:r>
          <w:rPr>
            <w:noProof/>
          </w:rPr>
          <w:fldChar w:fldCharType="end"/>
        </w:r>
        <w:bookmarkEnd w:id="214"/>
        <w:r>
          <w:t xml:space="preserve">. Boxplot of relative shoreline position (RSP) at each transect along the beach from the </w:t>
        </w:r>
        <w:commentRangeStart w:id="217"/>
        <w:r>
          <w:t>west to eas</w:t>
        </w:r>
      </w:moveTo>
      <w:commentRangeEnd w:id="217"/>
      <w:r w:rsidR="00F2213B">
        <w:rPr>
          <w:rStyle w:val="CommentReference"/>
          <w:i w:val="0"/>
          <w:iCs w:val="0"/>
          <w:color w:val="auto"/>
        </w:rPr>
        <w:commentReference w:id="217"/>
      </w:r>
      <w:moveTo w:id="218" w:author="Amir Etemad Shahidi" w:date="2022-10-13T10:28:00Z">
        <w:r>
          <w:t xml:space="preserve">t (grey). Summer (orange) and winter (blue) RSP median values are also depicted for each transect. </w:t>
        </w:r>
      </w:moveTo>
    </w:p>
    <w:p w14:paraId="5928B9B4" w14:textId="3AF133C6" w:rsidR="00B77EE0" w:rsidDel="002E76D9" w:rsidRDefault="001F75CF" w:rsidP="00B77EE0">
      <w:pPr>
        <w:keepNext/>
        <w:rPr>
          <w:moveFrom w:id="219" w:author="Amir Etemad Shahidi" w:date="2022-10-13T10:25:00Z"/>
        </w:rPr>
      </w:pPr>
      <w:moveFromRangeStart w:id="220" w:author="Amir Etemad Shahidi" w:date="2022-10-13T10:25:00Z" w:name="move116549150"/>
      <w:moveToRangeEnd w:id="215"/>
      <w:moveFrom w:id="221" w:author="Amir Etemad Shahidi" w:date="2022-10-13T10:25:00Z">
        <w:r w:rsidDel="002E76D9">
          <w:rPr>
            <w:noProof/>
          </w:rPr>
          <w:lastRenderedPageBreak/>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p>
    <w:p w14:paraId="55B0B453" w14:textId="419B5B11" w:rsidR="001F75CF" w:rsidDel="002E76D9" w:rsidRDefault="00B77EE0" w:rsidP="00B77EE0">
      <w:pPr>
        <w:pStyle w:val="Caption"/>
        <w:rPr>
          <w:moveFrom w:id="222" w:author="Amir Etemad Shahidi" w:date="2022-10-13T10:25:00Z"/>
        </w:rPr>
      </w:pPr>
      <w:moveFrom w:id="223" w:author="Amir Etemad Shahidi" w:date="2022-10-13T10:25:00Z">
        <w:r w:rsidDel="002E76D9">
          <w:t xml:space="preserve">Fig. </w:t>
        </w:r>
        <w:r w:rsidR="00384B3B" w:rsidDel="002E76D9">
          <w:rPr>
            <w:i w:val="0"/>
            <w:iCs w:val="0"/>
          </w:rPr>
          <w:fldChar w:fldCharType="begin"/>
        </w:r>
        <w:r w:rsidR="00384B3B" w:rsidDel="002E76D9">
          <w:instrText xml:space="preserve"> SEQ Fig. \* ARABIC </w:instrText>
        </w:r>
        <w:r w:rsidR="00384B3B" w:rsidDel="002E76D9">
          <w:rPr>
            <w:i w:val="0"/>
            <w:iCs w:val="0"/>
          </w:rPr>
          <w:fldChar w:fldCharType="separate"/>
        </w:r>
        <w:r w:rsidR="008C1367" w:rsidDel="002E76D9">
          <w:rPr>
            <w:noProof/>
          </w:rPr>
          <w:t>5</w:t>
        </w:r>
        <w:r w:rsidR="00384B3B" w:rsidDel="002E76D9">
          <w:rPr>
            <w:i w:val="0"/>
            <w:iCs w:val="0"/>
            <w:noProof/>
          </w:rPr>
          <w:fldChar w:fldCharType="end"/>
        </w:r>
        <w:r w:rsidDel="002E76D9">
          <w:t>. Empirical Orthogonal Functions (EOFs) for the relative shoreline position data, showing the two (EOF 1 and EOF 2) dominant modes of spatio-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From>
    </w:p>
    <w:bookmarkStart w:id="224" w:name="OLE_LINK16"/>
    <w:moveFromRangeEnd w:id="220"/>
    <w:p w14:paraId="726DF2EA" w14:textId="3AE1799A" w:rsidR="00B77EE0" w:rsidRDefault="00B77EE0" w:rsidP="00B77EE0">
      <w:pPr>
        <w:rPr>
          <w:ins w:id="225" w:author="Amir Etemad Shahidi" w:date="2022-10-13T10:25:00Z"/>
        </w:rPr>
      </w:pPr>
      <w:r>
        <w:fldChar w:fldCharType="begin"/>
      </w:r>
      <w:r>
        <w:instrText xml:space="preserve"> REF _Ref116126318 \h </w:instrText>
      </w:r>
      <w:r>
        <w:fldChar w:fldCharType="separate"/>
      </w:r>
      <w:r>
        <w:t xml:space="preserve">Fig. </w:t>
      </w:r>
      <w:r>
        <w:rPr>
          <w:noProof/>
        </w:rPr>
        <w:t>5</w:t>
      </w:r>
      <w:r>
        <w:fldChar w:fldCharType="end"/>
      </w:r>
      <w:r>
        <w:t xml:space="preserve"> was created </w:t>
      </w:r>
      <w:ins w:id="226" w:author="Nick Cartwright" w:date="2022-10-19T09:57:00Z">
        <w:r w:rsidR="00C50701">
          <w:t xml:space="preserve">using a subset </w:t>
        </w:r>
      </w:ins>
      <w:del w:id="227" w:author="Nick Cartwright" w:date="2022-10-19T09:57:00Z">
        <w:r w:rsidDel="00C50701">
          <w:delText xml:space="preserve">from the same </w:delText>
        </w:r>
      </w:del>
      <w:ins w:id="228" w:author="Nick Cartwright" w:date="2022-10-19T09:57:00Z">
        <w:r w:rsidR="00C50701">
          <w:t xml:space="preserve">of the full </w:t>
        </w:r>
      </w:ins>
      <w:r>
        <w:t xml:space="preserve">dataset </w:t>
      </w:r>
      <w:del w:id="229" w:author="Nick Cartwright" w:date="2022-10-19T09:58:00Z">
        <w:r w:rsidDel="00C50701">
          <w:delText xml:space="preserve">as </w:delText>
        </w:r>
      </w:del>
      <w:ins w:id="230" w:author="Nick Cartwright" w:date="2022-10-19T09:58:00Z">
        <w:r w:rsidR="00C50701">
          <w:t>used in F</w:t>
        </w:r>
      </w:ins>
      <w:del w:id="231" w:author="Nick Cartwright" w:date="2022-10-19T09:58:00Z">
        <w:r w:rsidDel="00C50701">
          <w:delText>f</w:delText>
        </w:r>
      </w:del>
      <w:r>
        <w:t>igure 4 (RSP dataset)</w:t>
      </w:r>
      <w:ins w:id="232" w:author="Nick Cartwright" w:date="2022-10-19T09:58:00Z">
        <w:r w:rsidR="00C50701">
          <w:t xml:space="preserve">. Data for timesteps </w:t>
        </w:r>
      </w:ins>
      <w:del w:id="233" w:author="Nick Cartwright" w:date="2022-10-19T09:58:00Z">
        <w:r w:rsidDel="00C50701">
          <w:delText xml:space="preserve">, except that all timesteps </w:delText>
        </w:r>
      </w:del>
      <w:r>
        <w:t xml:space="preserve">with incomplete shoreline data (e.g. only half the beach covered by the satellite image, or partially covered by cloud, or from the Landsat 7 issue) </w:t>
      </w:r>
      <w:del w:id="234" w:author="Amir Etemad Shahidi" w:date="2022-10-13T10:26:00Z">
        <w:r w:rsidDel="002E76D9">
          <w:delText>needed to</w:delText>
        </w:r>
      </w:del>
      <w:ins w:id="235" w:author="Amir Etemad Shahidi" w:date="2022-10-13T10:26:00Z">
        <w:r w:rsidR="002E76D9">
          <w:t>were</w:t>
        </w:r>
      </w:ins>
      <w:r>
        <w:t xml:space="preserve"> removed </w:t>
      </w:r>
      <w:del w:id="236" w:author="Amir Etemad Shahidi" w:date="2022-10-13T10:26:00Z">
        <w:r w:rsidDel="002E76D9">
          <w:delText xml:space="preserve">to </w:delText>
        </w:r>
      </w:del>
      <w:ins w:id="237" w:author="Amir Etemad Shahidi" w:date="2022-10-13T10:26:00Z">
        <w:r w:rsidR="002E76D9">
          <w:t xml:space="preserve">before </w:t>
        </w:r>
      </w:ins>
      <w:del w:id="238" w:author="Amir Etemad Shahidi" w:date="2022-10-13T10:26:00Z">
        <w:r w:rsidDel="002E76D9">
          <w:delText xml:space="preserve">calculate </w:delText>
        </w:r>
      </w:del>
      <w:ins w:id="239" w:author="Amir Etemad Shahidi" w:date="2022-10-13T10:26:00Z">
        <w:del w:id="240" w:author="Nick Cartwright" w:date="2022-10-19T09:58:00Z">
          <w:r w:rsidR="002E76D9" w:rsidDel="00C50701">
            <w:delText xml:space="preserve">calculating? </w:delText>
          </w:r>
        </w:del>
      </w:ins>
      <w:ins w:id="241" w:author="Nick Cartwright" w:date="2022-10-19T09:58:00Z">
        <w:r w:rsidR="00C50701">
          <w:t xml:space="preserve">determining </w:t>
        </w:r>
      </w:ins>
      <w:r>
        <w:t xml:space="preserve">the EOFs. </w:t>
      </w:r>
      <w:ins w:id="242" w:author="Nick Cartwright" w:date="2022-10-19T09:58:00Z">
        <w:r w:rsidR="00C50701">
          <w:t xml:space="preserve">The subset </w:t>
        </w:r>
      </w:ins>
      <w:ins w:id="243" w:author="Nick Cartwright" w:date="2022-10-19T09:59:00Z">
        <w:r w:rsidR="00C50701">
          <w:t xml:space="preserve">contains X time steps (comparted to Y timesteps for the full data set). </w:t>
        </w:r>
      </w:ins>
      <w:del w:id="244" w:author="Guilherme Vieira da Silva" w:date="2022-10-13T14:19:00Z">
        <w:r w:rsidDel="006C7619">
          <w:delText xml:space="preserve">(EOF analysis does not work with “NaN” values). </w:delText>
        </w:r>
      </w:del>
      <w:r>
        <w:t xml:space="preserve">EOF 1 describes about 61% of the variability in this data, and EOF 2 20%. EOF 1 has the same sign for all transects – cross-shore </w:t>
      </w:r>
      <w:commentRangeStart w:id="245"/>
      <w:r>
        <w:t>transport</w:t>
      </w:r>
      <w:commentRangeEnd w:id="245"/>
      <w:r w:rsidR="00C50701">
        <w:rPr>
          <w:rStyle w:val="CommentReference"/>
        </w:rPr>
        <w:commentReference w:id="245"/>
      </w:r>
      <w:r>
        <w:t xml:space="preserve"> occurs in the same direction for all transects. EOF 2 has a single node near the centre of the beach showing a transition zone and “beach rotation” signal, where one end erodes while the other accretes. </w:t>
      </w:r>
    </w:p>
    <w:bookmarkEnd w:id="224"/>
    <w:p w14:paraId="05EF7D03" w14:textId="77777777" w:rsidR="002E76D9" w:rsidRDefault="002E76D9" w:rsidP="002E76D9">
      <w:pPr>
        <w:keepNext/>
        <w:rPr>
          <w:moveTo w:id="246" w:author="Amir Etemad Shahidi" w:date="2022-10-13T10:25:00Z"/>
        </w:rPr>
      </w:pPr>
      <w:moveToRangeStart w:id="247" w:author="Amir Etemad Shahidi" w:date="2022-10-13T10:25:00Z" w:name="move116549150"/>
      <w:moveTo w:id="248" w:author="Amir Etemad Shahidi" w:date="2022-10-13T10:25:00Z">
        <w:r>
          <w:rPr>
            <w:noProof/>
          </w:rPr>
          <w:lastRenderedPageBreak/>
          <w:drawing>
            <wp:inline distT="0" distB="0" distL="0" distR="0" wp14:anchorId="1B55DC94" wp14:editId="47FBD76E">
              <wp:extent cx="5731510" cy="34391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p>
    <w:p w14:paraId="4F9B7EA2" w14:textId="4758E8D5" w:rsidR="002E76D9" w:rsidRDefault="002E76D9" w:rsidP="002E76D9">
      <w:pPr>
        <w:pStyle w:val="Caption"/>
        <w:rPr>
          <w:ins w:id="249" w:author="Nick Cartwright" w:date="2022-10-19T10:32:00Z"/>
        </w:rPr>
      </w:pPr>
      <w:bookmarkStart w:id="250" w:name="_Ref116126318"/>
      <w:moveTo w:id="251" w:author="Amir Etemad Shahidi" w:date="2022-10-13T10:25:00Z">
        <w:r>
          <w:t xml:space="preserve">Fig. </w:t>
        </w:r>
        <w:r>
          <w:fldChar w:fldCharType="begin"/>
        </w:r>
        <w:r>
          <w:instrText xml:space="preserve"> SEQ Fig. \* ARABIC </w:instrText>
        </w:r>
        <w:r>
          <w:fldChar w:fldCharType="separate"/>
        </w:r>
        <w:r>
          <w:rPr>
            <w:noProof/>
          </w:rPr>
          <w:t>5</w:t>
        </w:r>
        <w:r>
          <w:rPr>
            <w:noProof/>
          </w:rPr>
          <w:fldChar w:fldCharType="end"/>
        </w:r>
        <w:bookmarkEnd w:id="250"/>
        <w:r>
          <w:t xml:space="preserve">. Empirical Orthogonal Functions (EOFs) for the relative shoreline position data, showing the two (EOF 1 and EOF 2) dominant modes of </w:t>
        </w:r>
        <w:proofErr w:type="spellStart"/>
        <w:r>
          <w:t>spatio</w:t>
        </w:r>
        <w:proofErr w:type="spellEnd"/>
        <w:r>
          <w:t>-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To>
    </w:p>
    <w:p w14:paraId="38E8FB3C" w14:textId="5CFB0E0D" w:rsidR="00E62A25" w:rsidRDefault="00E62A25" w:rsidP="00E62A25">
      <w:pPr>
        <w:rPr>
          <w:ins w:id="252" w:author="Nick Cartwright" w:date="2022-10-19T10:32:00Z"/>
        </w:rPr>
      </w:pPr>
    </w:p>
    <w:p w14:paraId="26570016" w14:textId="65CFD0E6" w:rsidR="00E62A25" w:rsidRPr="009D77EE" w:rsidDel="00E62A25" w:rsidRDefault="00E62A25">
      <w:pPr>
        <w:rPr>
          <w:del w:id="253" w:author="Nick Cartwright" w:date="2022-10-19T10:33:00Z"/>
          <w:moveTo w:id="254" w:author="Amir Etemad Shahidi" w:date="2022-10-13T10:25:00Z"/>
        </w:rPr>
        <w:pPrChange w:id="255" w:author="Nick Cartwright" w:date="2022-10-19T10:32:00Z">
          <w:pPr>
            <w:pStyle w:val="Caption"/>
          </w:pPr>
        </w:pPrChange>
      </w:pPr>
    </w:p>
    <w:moveToRangeEnd w:id="247"/>
    <w:p w14:paraId="50130D3B" w14:textId="77777777" w:rsidR="002E76D9" w:rsidRPr="00B77EE0" w:rsidRDefault="002E76D9" w:rsidP="00B77EE0"/>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256" w:name="_Ref116126646"/>
      <w:r>
        <w:t xml:space="preserve">Fig. </w:t>
      </w:r>
      <w:fldSimple w:instr=" SEQ Fig. \* ARABIC ">
        <w:r w:rsidR="008C1367">
          <w:rPr>
            <w:noProof/>
          </w:rPr>
          <w:t>6</w:t>
        </w:r>
      </w:fldSimple>
      <w:bookmarkEnd w:id="256"/>
      <w:r>
        <w:t>. Average value of the 2nd temporal eigenfunction (c</w:t>
      </w:r>
      <w:r>
        <w:rPr>
          <w:vertAlign w:val="subscript"/>
        </w:rPr>
        <w:t>2</w:t>
      </w:r>
      <w:r>
        <w:t>(t)) for each month of the year.</w:t>
      </w:r>
    </w:p>
    <w:bookmarkStart w:id="257" w:name="OLE_LINK17"/>
    <w:p w14:paraId="43B00505" w14:textId="0044AA66" w:rsidR="00B77EE0" w:rsidRPr="00B77EE0" w:rsidRDefault="00B77EE0" w:rsidP="00B77EE0">
      <w:r>
        <w:lastRenderedPageBreak/>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w:t>
      </w:r>
      <w:r w:rsidRPr="002B1874">
        <w:rPr>
          <w:i/>
          <w:iCs/>
          <w:rPrChange w:id="258" w:author="Amir Etemad Shahidi" w:date="2022-10-13T10:29:00Z">
            <w:rPr/>
          </w:rPrChange>
        </w:rPr>
        <w:t>c</w:t>
      </w:r>
      <w:r w:rsidRPr="002B1874">
        <w:rPr>
          <w:i/>
          <w:iCs/>
          <w:vertAlign w:val="subscript"/>
          <w:rPrChange w:id="259" w:author="Amir Etemad Shahidi" w:date="2022-10-13T10:29:00Z">
            <w:rPr>
              <w:vertAlign w:val="subscript"/>
            </w:rPr>
          </w:rPrChange>
        </w:rPr>
        <w:t>2</w:t>
      </w:r>
      <w:r w:rsidRPr="002B1874">
        <w:rPr>
          <w:i/>
          <w:iCs/>
          <w:rPrChange w:id="260" w:author="Amir Etemad Shahidi" w:date="2022-10-13T10:29:00Z">
            <w:rPr/>
          </w:rPrChange>
        </w:rPr>
        <w:t>(t)</w:t>
      </w:r>
      <w:r>
        <w:t xml:space="preserve"> for each month</w:t>
      </w:r>
      <w:del w:id="261" w:author="Amir Etemad Shahidi" w:date="2022-10-13T10:29:00Z">
        <w:r w:rsidDel="002B1874">
          <w:delText>. This</w:delText>
        </w:r>
      </w:del>
      <w:ins w:id="262" w:author="Amir Etemad Shahidi" w:date="2022-10-13T10:29:00Z">
        <w:r w:rsidR="002B1874">
          <w:t xml:space="preserve"> and</w:t>
        </w:r>
      </w:ins>
      <w:r>
        <w:t xml:space="preserve">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ins w:id="263" w:author="Amir Etemad Shahidi" w:date="2022-10-13T10:30:00Z">
        <w:r w:rsidR="002B1874">
          <w:t>,</w:t>
        </w:r>
      </w:ins>
      <w:r w:rsidR="008C1367">
        <w:t xml:space="preserve"> this shows a strong seasonal beach rotation signal.</w:t>
      </w:r>
    </w:p>
    <w:bookmarkEnd w:id="257"/>
    <w:p w14:paraId="68CF2E3E" w14:textId="77777777" w:rsidR="008C1367" w:rsidRDefault="001F75CF" w:rsidP="008C1367">
      <w:pPr>
        <w:keepNext/>
      </w:pPr>
      <w:r>
        <w:rPr>
          <w:noProof/>
        </w:rPr>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264" w:name="_Ref116127067"/>
      <w:r>
        <w:t xml:space="preserve">Fig. </w:t>
      </w:r>
      <w:fldSimple w:instr=" SEQ Fig. \* ARABIC ">
        <w:r>
          <w:rPr>
            <w:noProof/>
          </w:rPr>
          <w:t>7</w:t>
        </w:r>
      </w:fldSimple>
      <w:bookmarkEnd w:id="264"/>
      <w:r>
        <w:t xml:space="preserve">. Scatter plot of relative shoreline position (RSP) </w:t>
      </w:r>
      <w:commentRangeStart w:id="265"/>
      <w:r>
        <w:t>at the eastern end of the beach vs. RSP at the western end of the beach</w:t>
      </w:r>
      <w:commentRangeEnd w:id="265"/>
      <w:r w:rsidR="00E62A25">
        <w:rPr>
          <w:rStyle w:val="CommentReference"/>
          <w:i w:val="0"/>
          <w:iCs w:val="0"/>
          <w:color w:val="auto"/>
        </w:rPr>
        <w:commentReference w:id="265"/>
      </w:r>
      <w:r>
        <w:t xml:space="preserve">. For years when SAM was positive (on average) during winter, the points are coloured blue, and orange for all other years (when SAM was negative during winter). </w:t>
      </w:r>
      <w:commentRangeStart w:id="266"/>
      <w:r>
        <w:t>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commentRangeEnd w:id="266"/>
      <w:r w:rsidR="002B1874">
        <w:rPr>
          <w:rStyle w:val="CommentReference"/>
          <w:i w:val="0"/>
          <w:iCs w:val="0"/>
          <w:color w:val="auto"/>
        </w:rPr>
        <w:commentReference w:id="266"/>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proofErr w:type="gramStart"/>
      <w:r>
        <w:t>), and</w:t>
      </w:r>
      <w:proofErr w:type="gramEnd"/>
      <w:r>
        <w:t xml:space="preserve">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commentRangeStart w:id="267"/>
      <w:commentRangeStart w:id="268"/>
      <w:r>
        <w:lastRenderedPageBreak/>
        <w:t>Discussion</w:t>
      </w:r>
      <w:commentRangeEnd w:id="267"/>
      <w:r w:rsidR="004966F2">
        <w:rPr>
          <w:rStyle w:val="CommentReference"/>
          <w:rFonts w:asciiTheme="minorHAnsi" w:eastAsiaTheme="minorHAnsi" w:hAnsiTheme="minorHAnsi" w:cstheme="minorBidi"/>
          <w:color w:val="auto"/>
        </w:rPr>
        <w:commentReference w:id="267"/>
      </w:r>
      <w:commentRangeEnd w:id="268"/>
      <w:r w:rsidR="006C7619">
        <w:rPr>
          <w:rStyle w:val="CommentReference"/>
          <w:rFonts w:asciiTheme="minorHAnsi" w:eastAsiaTheme="minorHAnsi" w:hAnsiTheme="minorHAnsi" w:cstheme="minorBidi"/>
          <w:color w:val="auto"/>
        </w:rPr>
        <w:commentReference w:id="268"/>
      </w:r>
    </w:p>
    <w:p w14:paraId="242E0EF1" w14:textId="0185A07A" w:rsidR="00301B51" w:rsidRDefault="00982FB5" w:rsidP="00AB24EC">
      <w:bookmarkStart w:id="269" w:name="OLE_LINK18"/>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 xml:space="preserve">At the eastern end of the beach, the median relative shoreline position (RSP) was further seaward during summer and further landward </w:t>
      </w:r>
      <w:r w:rsidR="000D4A96">
        <w:t>d</w:t>
      </w:r>
      <w:r w:rsidR="00175D6E">
        <w:t>uring winter. At the western end of the beach, this result was flipped, with a more eroded shoreline during summer and more accreted during winte</w:t>
      </w:r>
      <w:ins w:id="270" w:author="Amir Etemad Shahidi" w:date="2022-10-13T10:45:00Z">
        <w:r w:rsidR="004966F2">
          <w:t>r</w:t>
        </w:r>
      </w:ins>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w:t>
      </w:r>
      <w:r w:rsidR="00783E10" w:rsidRPr="000D4A96">
        <w:rPr>
          <w:highlight w:val="yellow"/>
        </w:rPr>
        <w:t xml:space="preserve">Refs, </w:t>
      </w:r>
      <w:commentRangeStart w:id="271"/>
      <w:r w:rsidR="00783E10" w:rsidRPr="000D4A96">
        <w:rPr>
          <w:highlight w:val="yellow"/>
        </w:rPr>
        <w:t>seasonal wave roses</w:t>
      </w:r>
      <w:commentRangeEnd w:id="271"/>
      <w:r w:rsidR="006C7619">
        <w:rPr>
          <w:rStyle w:val="CommentReference"/>
        </w:rPr>
        <w:commentReference w:id="271"/>
      </w:r>
      <w:r w:rsidR="00783E10">
        <w:t>?) and are likely to cause significant erosion at the exposed end of the beach (eastern end at Grassy)</w:t>
      </w:r>
      <w:r w:rsidR="00175D6E">
        <w:t>, whereas</w:t>
      </w:r>
      <w:r w:rsidR="00783E10">
        <w:t xml:space="preserve"> calmer summer months allow for accretion to occur. </w:t>
      </w:r>
    </w:p>
    <w:bookmarkEnd w:id="269"/>
    <w:p w14:paraId="664EB7D7" w14:textId="32525066" w:rsidR="00A55A2E" w:rsidRDefault="00783E10" w:rsidP="00AB24EC">
      <w:r>
        <w:t>(</w:t>
      </w:r>
      <w:proofErr w:type="gramStart"/>
      <w:r w:rsidRPr="001F75CF">
        <w:rPr>
          <w:highlight w:val="green"/>
        </w:rPr>
        <w:t>western</w:t>
      </w:r>
      <w:proofErr w:type="gramEnd"/>
      <w:r w:rsidRPr="001F75CF">
        <w:rPr>
          <w:highlight w:val="green"/>
        </w:rPr>
        <w:t xml:space="preserve"> end?? – why is it eroding in summer? </w:t>
      </w:r>
      <w:commentRangeStart w:id="272"/>
      <w:r w:rsidRPr="001F75CF">
        <w:rPr>
          <w:highlight w:val="green"/>
        </w:rPr>
        <w:t xml:space="preserve">– want to analyse swell </w:t>
      </w:r>
      <w:r w:rsidR="001F75CF" w:rsidRPr="001F75CF">
        <w:rPr>
          <w:highlight w:val="green"/>
        </w:rPr>
        <w:t xml:space="preserve">partitions – </w:t>
      </w:r>
      <w:commentRangeStart w:id="273"/>
      <w:r w:rsidR="001F75CF" w:rsidRPr="001F75CF">
        <w:rPr>
          <w:highlight w:val="green"/>
        </w:rPr>
        <w:t>easterly storm events?</w:t>
      </w:r>
      <w:commentRangeEnd w:id="272"/>
      <w:r w:rsidR="00E62A25">
        <w:rPr>
          <w:rStyle w:val="CommentReference"/>
        </w:rPr>
        <w:commentReference w:id="272"/>
      </w:r>
      <w:r w:rsidRPr="001F75CF">
        <w:rPr>
          <w:highlight w:val="green"/>
        </w:rPr>
        <w:t>).</w:t>
      </w:r>
      <w:commentRangeEnd w:id="273"/>
      <w:r w:rsidR="00B93BD3">
        <w:rPr>
          <w:rStyle w:val="CommentReference"/>
        </w:rPr>
        <w:commentReference w:id="273"/>
      </w:r>
    </w:p>
    <w:p w14:paraId="68CB48A0" w14:textId="6944C892" w:rsidR="00AB24EC" w:rsidRDefault="00783E10" w:rsidP="00AB24EC">
      <w:bookmarkStart w:id="274" w:name="OLE_LINK19"/>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w:t>
      </w:r>
      <w:del w:id="275" w:author="Amir Etemad Shahidi" w:date="2022-10-13T10:46:00Z">
        <w:r w:rsidDel="004966F2">
          <w:delText xml:space="preserve">in </w:delText>
        </w:r>
      </w:del>
      <w:ins w:id="276" w:author="Amir Etemad Shahidi" w:date="2022-10-13T10:46:00Z">
        <w:r w:rsidR="004966F2">
          <w:t xml:space="preserve">of the </w:t>
        </w:r>
      </w:ins>
      <w:r>
        <w:t xml:space="preserve">relative shoreline position (RSP). The </w:t>
      </w:r>
      <w:r w:rsidR="00AB24EC">
        <w:t>spatial mode of variability</w:t>
      </w:r>
      <w:r w:rsidR="00175D6E">
        <w:t xml:space="preserve"> (~61%)</w:t>
      </w:r>
      <w:r>
        <w:t xml:space="preserve">, </w:t>
      </w:r>
      <w:r w:rsidRPr="004966F2">
        <w:rPr>
          <w:i/>
          <w:iCs/>
          <w:rPrChange w:id="277" w:author="Amir Etemad Shahidi" w:date="2022-10-13T10:46:00Z">
            <w:rPr/>
          </w:rPrChange>
        </w:rPr>
        <w:t>e</w:t>
      </w:r>
      <w:r w:rsidRPr="004966F2">
        <w:rPr>
          <w:i/>
          <w:iCs/>
          <w:vertAlign w:val="subscript"/>
          <w:rPrChange w:id="278" w:author="Amir Etemad Shahidi" w:date="2022-10-13T10:46:00Z">
            <w:rPr>
              <w:vertAlign w:val="subscript"/>
            </w:rPr>
          </w:rPrChange>
        </w:rPr>
        <w:t>1</w:t>
      </w:r>
      <w:r w:rsidRPr="004966F2">
        <w:rPr>
          <w:i/>
          <w:iCs/>
          <w:rPrChange w:id="279" w:author="Amir Etemad Shahidi" w:date="2022-10-13T10:46:00Z">
            <w:rPr/>
          </w:rPrChange>
        </w:rPr>
        <w:t>(x),</w:t>
      </w:r>
      <w:r>
        <w:t xml:space="preserve">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 xml:space="preserve">(x) describes </w:t>
      </w:r>
      <w:commentRangeStart w:id="280"/>
      <w:r>
        <w:t xml:space="preserve">cross-shore sediment transport </w:t>
      </w:r>
      <w:commentRangeEnd w:id="280"/>
      <w:r w:rsidR="00E62A25">
        <w:rPr>
          <w:rStyle w:val="CommentReference"/>
        </w:rPr>
        <w:commentReference w:id="280"/>
      </w:r>
      <w:r>
        <w:t>occurring in the same direction along the entire beach (</w:t>
      </w:r>
      <w:proofErr w:type="gramStart"/>
      <w:r>
        <w:t>i.e.</w:t>
      </w:r>
      <w:proofErr w:type="gramEnd"/>
      <w:r>
        <w:t xml:space="preserve"> when one region of the beach erodes, the rest of the beach also erodes). When the corresponding temporal </w:t>
      </w:r>
      <w:r w:rsidR="00AB24EC">
        <w:t>mode of variability, c</w:t>
      </w:r>
      <w:r w:rsidR="00AB24EC">
        <w:rPr>
          <w:vertAlign w:val="subscript"/>
        </w:rPr>
        <w:t>1</w:t>
      </w:r>
      <w:r w:rsidR="00AB24EC">
        <w:t xml:space="preserve">(t), is at a maximum, this EOF describes a </w:t>
      </w:r>
      <w:del w:id="281" w:author="Amir Etemad Shahidi" w:date="2022-10-13T10:47:00Z">
        <w:r w:rsidR="00AB24EC" w:rsidDel="004966F2">
          <w:delText xml:space="preserve">timestep </w:delText>
        </w:r>
      </w:del>
      <w:ins w:id="282" w:author="Amir Etemad Shahidi" w:date="2022-10-13T10:47:00Z">
        <w:r w:rsidR="004966F2">
          <w:t xml:space="preserve">time? </w:t>
        </w:r>
      </w:ins>
      <w:r w:rsidR="00AB24EC">
        <w:t>when shoreline movement is at a maximum</w:t>
      </w:r>
      <w:bookmarkEnd w:id="274"/>
      <w:r w:rsidR="00AB24EC">
        <w:t>. (</w:t>
      </w:r>
      <w:r w:rsidR="00AB24EC" w:rsidRPr="00175D6E">
        <w:rPr>
          <w:highlight w:val="green"/>
        </w:rPr>
        <w:t>c</w:t>
      </w:r>
      <w:r w:rsidR="00AB24EC" w:rsidRPr="00175D6E">
        <w:rPr>
          <w:highlight w:val="green"/>
          <w:vertAlign w:val="subscript"/>
        </w:rPr>
        <w:t>1</w:t>
      </w:r>
      <w:r w:rsidR="00AB24EC" w:rsidRPr="00175D6E">
        <w:rPr>
          <w:highlight w:val="green"/>
        </w:rPr>
        <w:t>(t) was closely linked to… ?</w:t>
      </w:r>
      <w:r w:rsidR="001F75CF">
        <w:rPr>
          <w:highlight w:val="green"/>
        </w:rPr>
        <w:t xml:space="preserve"> </w:t>
      </w:r>
      <w:commentRangeStart w:id="283"/>
      <w:r w:rsidR="001F75CF">
        <w:rPr>
          <w:highlight w:val="green"/>
        </w:rPr>
        <w:t>Wave Power?</w:t>
      </w:r>
      <w:commentRangeEnd w:id="283"/>
      <w:r w:rsidR="00B93BD3">
        <w:rPr>
          <w:rStyle w:val="CommentReference"/>
        </w:rPr>
        <w:commentReference w:id="283"/>
      </w:r>
      <w:r w:rsidR="00AB24EC" w:rsidRPr="00175D6E">
        <w:rPr>
          <w:highlight w:val="green"/>
        </w:rPr>
        <w:t>)</w:t>
      </w:r>
    </w:p>
    <w:p w14:paraId="03C32FD1" w14:textId="18AC7743" w:rsidR="00AB24EC" w:rsidRDefault="00AB24EC" w:rsidP="00AB24EC">
      <w:bookmarkStart w:id="284" w:name="OLE_LINK20"/>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 xml:space="preserve">(x) is describing beach rotation, where one end of the beach accretes, while the other </w:t>
      </w:r>
      <w:del w:id="285" w:author="Guilherme Vieira da Silva" w:date="2022-10-13T14:24:00Z">
        <w:r w:rsidDel="006C7619">
          <w:delText>accretes</w:delText>
        </w:r>
      </w:del>
      <w:ins w:id="286" w:author="Guilherme Vieira da Silva" w:date="2022-10-13T14:24:00Z">
        <w:r w:rsidR="006C7619">
          <w:t>erodes</w:t>
        </w:r>
      </w:ins>
      <w:r>
        <w:t>,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w:t>
      </w:r>
      <w:del w:id="287" w:author="Amir Etemad Shahidi" w:date="2022-10-13T10:49:00Z">
        <w:r w:rsidDel="00384B3B">
          <w:delText xml:space="preserve">, </w:delText>
        </w:r>
      </w:del>
      <w:ins w:id="288" w:author="Amir Etemad Shahidi" w:date="2022-10-13T10:49:00Z">
        <w:r w:rsidR="00384B3B">
          <w:t xml:space="preserve"> (</w:t>
        </w:r>
      </w:ins>
      <w:proofErr w:type="spellStart"/>
      <w:r>
        <w:t>Narrabean</w:t>
      </w:r>
      <w:proofErr w:type="spellEnd"/>
      <w:r>
        <w:t>-Collaroy, on the east coast of Australia</w:t>
      </w:r>
      <w:ins w:id="289" w:author="Amir Etemad Shahidi" w:date="2022-10-13T10:49:00Z">
        <w:r w:rsidR="00384B3B">
          <w:t>)</w:t>
        </w:r>
      </w:ins>
      <w:r>
        <w:t xml:space="preserve">. The corresponding temporal mode of variability, </w:t>
      </w:r>
      <w:r w:rsidRPr="00384B3B">
        <w:rPr>
          <w:i/>
          <w:iCs/>
          <w:rPrChange w:id="290" w:author="Amir Etemad Shahidi" w:date="2022-10-13T10:49:00Z">
            <w:rPr/>
          </w:rPrChange>
        </w:rPr>
        <w:t>c</w:t>
      </w:r>
      <w:r w:rsidRPr="00384B3B">
        <w:rPr>
          <w:i/>
          <w:iCs/>
          <w:vertAlign w:val="subscript"/>
          <w:rPrChange w:id="291" w:author="Amir Etemad Shahidi" w:date="2022-10-13T10:49:00Z">
            <w:rPr>
              <w:vertAlign w:val="subscript"/>
            </w:rPr>
          </w:rPrChange>
        </w:rPr>
        <w:t>2</w:t>
      </w:r>
      <w:r w:rsidRPr="00384B3B">
        <w:rPr>
          <w:i/>
          <w:iCs/>
          <w:rPrChange w:id="292" w:author="Amir Etemad Shahidi" w:date="2022-10-13T10:49:00Z">
            <w:rPr/>
          </w:rPrChange>
        </w:rPr>
        <w:t>(t),</w:t>
      </w:r>
      <w:r>
        <w:t xml:space="preserve">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 xml:space="preserve">(t) flipping in sign around April and October/November. This mode of variability describes </w:t>
      </w:r>
      <w:ins w:id="293" w:author="Guilherme Vieira da Silva" w:date="2022-10-13T14:25:00Z">
        <w:r w:rsidR="006E57AA">
          <w:t xml:space="preserve">well </w:t>
        </w:r>
      </w:ins>
      <w:r>
        <w:t>the initial findings of a highly seasonal beach shape</w:t>
      </w:r>
      <w:del w:id="294" w:author="Guilherme Vieira da Silva" w:date="2022-10-13T14:25:00Z">
        <w:r w:rsidDel="006E57AA">
          <w:delText xml:space="preserve"> well</w:delText>
        </w:r>
      </w:del>
      <w:r>
        <w:t>.</w:t>
      </w:r>
    </w:p>
    <w:bookmarkEnd w:id="284"/>
    <w:p w14:paraId="60C5B819" w14:textId="134C5524" w:rsidR="00175D6E" w:rsidRDefault="00175D6E" w:rsidP="00AB24EC">
      <w:r>
        <w:t>(</w:t>
      </w:r>
      <w:r w:rsidRPr="00175D6E">
        <w:rPr>
          <w:highlight w:val="green"/>
        </w:rPr>
        <w:t>check correlation between SAM and c_2(t) in winter and summer separately</w:t>
      </w:r>
      <w:r>
        <w:t>)</w:t>
      </w:r>
    </w:p>
    <w:p w14:paraId="72B4F548" w14:textId="4230F51D" w:rsidR="0065117E" w:rsidRDefault="0065117E" w:rsidP="00AB24EC">
      <w:bookmarkStart w:id="295" w:name="OLE_LINK21"/>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w:t>
      </w:r>
      <w:r w:rsidR="00FE2FAD">
        <w:rPr>
          <w:highlight w:val="yellow"/>
        </w:rPr>
        <w:t>, Hemer</w:t>
      </w:r>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bookmarkEnd w:id="295"/>
    <w:p w14:paraId="726AFC66" w14:textId="2F572A51" w:rsidR="00175D6E" w:rsidRDefault="0065117E" w:rsidP="00AB24EC">
      <w:r>
        <w:t>(</w:t>
      </w:r>
      <w:r w:rsidRPr="003F4FF9">
        <w:rPr>
          <w:highlight w:val="green"/>
        </w:rPr>
        <w:t>link SAMI to c_t1 and c_t2 for each season, summer and winter</w:t>
      </w:r>
      <w:r w:rsidR="003F4FF9" w:rsidRPr="003F4FF9">
        <w:rPr>
          <w:highlight w:val="green"/>
        </w:rPr>
        <w:t>?</w:t>
      </w:r>
      <w:r w:rsidRPr="003F4FF9">
        <w:rPr>
          <w:highlight w:val="green"/>
        </w:rPr>
        <w:t>).</w:t>
      </w:r>
    </w:p>
    <w:p w14:paraId="2298EA2B" w14:textId="07CCBE84" w:rsidR="00301B51" w:rsidRDefault="00E76772" w:rsidP="00490A70">
      <w:bookmarkStart w:id="296" w:name="OLE_LINK22"/>
      <w:r>
        <w:lastRenderedPageBreak/>
        <w:t xml:space="preserve">This research has implications for </w:t>
      </w:r>
      <w:del w:id="297" w:author="Amir Etemad Shahidi" w:date="2022-10-13T10:52:00Z">
        <w:r w:rsidDel="00384B3B">
          <w:delText>coastal engineering</w:delText>
        </w:r>
      </w:del>
      <w:ins w:id="298" w:author="Amir Etemad Shahidi" w:date="2022-10-13T10:52:00Z">
        <w:r w:rsidR="00384B3B">
          <w:t xml:space="preserve">other </w:t>
        </w:r>
      </w:ins>
      <w:r>
        <w:t xml:space="preserve"> </w:t>
      </w:r>
      <w:ins w:id="299" w:author="Amir Etemad Shahidi" w:date="2022-10-13T10:53:00Z">
        <w:r w:rsidR="00384B3B">
          <w:t xml:space="preserve">coastal </w:t>
        </w:r>
      </w:ins>
      <w:r>
        <w:t xml:space="preserve">projects, such as wave energy </w:t>
      </w:r>
      <w:ins w:id="300" w:author="Amir Etemad Shahidi" w:date="2022-10-13T10:53:00Z">
        <w:r w:rsidR="00384B3B">
          <w:t xml:space="preserve">farm </w:t>
        </w:r>
      </w:ins>
      <w:r>
        <w:t xml:space="preserve">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w:t>
      </w:r>
      <w:del w:id="301" w:author="Amir Etemad Shahidi" w:date="2022-10-13T10:53:00Z">
        <w:r w:rsidR="00490A70" w:rsidDel="00384B3B">
          <w:delText xml:space="preserve">a wave energy developer may choose </w:delText>
        </w:r>
      </w:del>
      <w:r w:rsidR="00490A70">
        <w:t xml:space="preserve">a site </w:t>
      </w:r>
      <w:commentRangeStart w:id="302"/>
      <w:r w:rsidR="00490A70">
        <w:t xml:space="preserve">away from the ends of the beach </w:t>
      </w:r>
      <w:commentRangeEnd w:id="302"/>
      <w:r w:rsidR="006E57AA">
        <w:rPr>
          <w:rStyle w:val="CommentReference"/>
        </w:rPr>
        <w:commentReference w:id="302"/>
      </w:r>
      <w:ins w:id="303" w:author="Amir Etemad Shahidi" w:date="2022-10-13T10:53:00Z">
        <w:r w:rsidR="00384B3B">
          <w:t>is more suitable</w:t>
        </w:r>
      </w:ins>
      <w:ins w:id="304" w:author="Amir Etemad Shahidi" w:date="2022-10-13T10:54:00Z">
        <w:r w:rsidR="00384B3B">
          <w:t xml:space="preserve"> </w:t>
        </w:r>
      </w:ins>
      <w:r w:rsidR="00490A70">
        <w:t>to ensure this significant movement in shoreline position (and likely nearshore depth) does not interfere with the</w:t>
      </w:r>
      <w:ins w:id="305" w:author="Amir Etemad Shahidi" w:date="2022-10-13T10:54:00Z">
        <w:r w:rsidR="00384B3B">
          <w:t xml:space="preserve"> wave energy</w:t>
        </w:r>
      </w:ins>
      <w:del w:id="306" w:author="Amir Etemad Shahidi" w:date="2022-10-13T10:54:00Z">
        <w:r w:rsidR="00490A70" w:rsidDel="00384B3B">
          <w:delText>ir</w:delText>
        </w:r>
      </w:del>
      <w:r w:rsidR="00490A70">
        <w:t xml:space="preserve"> device, or its efficiency. </w:t>
      </w:r>
      <w:commentRangeStart w:id="307"/>
      <w:r w:rsidR="00490A70">
        <w:t xml:space="preserve">This is an important consideration for future nearshore wave energy developments at sandy </w:t>
      </w:r>
      <w:proofErr w:type="spellStart"/>
      <w:r w:rsidR="00490A70">
        <w:t>embayments</w:t>
      </w:r>
      <w:proofErr w:type="spellEnd"/>
      <w:r w:rsidR="00490A70">
        <w:t xml:space="preserve"> where beach rotation may be occurring</w:t>
      </w:r>
      <w:commentRangeEnd w:id="307"/>
      <w:r w:rsidR="00384B3B">
        <w:rPr>
          <w:rStyle w:val="CommentReference"/>
        </w:rPr>
        <w:commentReference w:id="307"/>
      </w:r>
      <w:r w:rsidR="00490A70">
        <w:t>.</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r w:rsidR="00490A70">
        <w:t xml:space="preserve">In particular at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bookmarkEnd w:id="296"/>
    <w:p w14:paraId="3DFF41D0" w14:textId="5E2427DA" w:rsidR="00301B51" w:rsidRDefault="0067366C" w:rsidP="00AB24EC">
      <w:r>
        <w:t>… TBC…</w:t>
      </w:r>
    </w:p>
    <w:sectPr w:rsidR="00301B51">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ilherme Vieira da Silva" w:date="2022-10-13T13:38:00Z" w:initials="GVdS">
    <w:p w14:paraId="11044F21" w14:textId="77777777" w:rsidR="0070789D" w:rsidRDefault="0070789D" w:rsidP="00D64535">
      <w:pPr>
        <w:pStyle w:val="CommentText"/>
        <w:jc w:val="left"/>
      </w:pPr>
      <w:r>
        <w:rPr>
          <w:rStyle w:val="CommentReference"/>
        </w:rPr>
        <w:annotationRef/>
      </w:r>
      <w:r>
        <w:t>Measure of ?</w:t>
      </w:r>
    </w:p>
  </w:comment>
  <w:comment w:id="2" w:author="Guilherme Vieira da Silva" w:date="2022-10-13T13:39:00Z" w:initials="GVdS">
    <w:p w14:paraId="7DC17898" w14:textId="77777777" w:rsidR="0070789D" w:rsidRDefault="0070789D">
      <w:pPr>
        <w:pStyle w:val="CommentText"/>
        <w:jc w:val="left"/>
      </w:pPr>
      <w:r>
        <w:rPr>
          <w:rStyle w:val="CommentReference"/>
        </w:rPr>
        <w:annotationRef/>
      </w:r>
      <w:r>
        <w:t xml:space="preserve">Farris and List 2007 also talk about this -  </w:t>
      </w:r>
      <w:r>
        <w:rPr>
          <w:color w:val="242021"/>
        </w:rPr>
        <w:t xml:space="preserve">FARRIS, A.S. and LIST, J.H., 2007. Shoreline change as a proxy for subaerial beach volume change. </w:t>
      </w:r>
      <w:r>
        <w:rPr>
          <w:i/>
          <w:iCs/>
          <w:color w:val="242021"/>
        </w:rPr>
        <w:t>Journal of Coastal</w:t>
      </w:r>
    </w:p>
    <w:p w14:paraId="12C675F0" w14:textId="77777777" w:rsidR="0070789D" w:rsidRDefault="0070789D" w:rsidP="007E197C">
      <w:pPr>
        <w:pStyle w:val="CommentText"/>
        <w:jc w:val="left"/>
      </w:pPr>
      <w:r>
        <w:rPr>
          <w:i/>
          <w:iCs/>
          <w:color w:val="242021"/>
        </w:rPr>
        <w:t xml:space="preserve">Research, </w:t>
      </w:r>
      <w:r>
        <w:rPr>
          <w:color w:val="242021"/>
        </w:rPr>
        <w:t>23(3), 740–748. West Palm Beach (Florida), ISSN 0749-0208</w:t>
      </w:r>
    </w:p>
  </w:comment>
  <w:comment w:id="3" w:author="Amir Etemad Shahidi" w:date="2022-10-13T09:15:00Z" w:initials="AES">
    <w:p w14:paraId="514699AA" w14:textId="6347AB68" w:rsidR="00895D75" w:rsidRDefault="00895D75">
      <w:pPr>
        <w:pStyle w:val="CommentText"/>
      </w:pPr>
      <w:r>
        <w:rPr>
          <w:rStyle w:val="CommentReference"/>
        </w:rPr>
        <w:annotationRef/>
      </w:r>
      <w:r>
        <w:t>Better to use Endnote for refs so the citation format can be easily changed (if required)</w:t>
      </w:r>
    </w:p>
  </w:comment>
  <w:comment w:id="10" w:author="Guilherme Vieira da Silva" w:date="2022-10-13T13:41:00Z" w:initials="GVdS">
    <w:p w14:paraId="4A87F50E" w14:textId="77777777" w:rsidR="0070789D" w:rsidRDefault="0070789D" w:rsidP="00C05D98">
      <w:pPr>
        <w:pStyle w:val="CommentText"/>
        <w:jc w:val="left"/>
      </w:pPr>
      <w:r>
        <w:rPr>
          <w:rStyle w:val="CommentReference"/>
        </w:rPr>
        <w:annotationRef/>
      </w:r>
      <w:r>
        <w:t>Support your claims with the relevant literature</w:t>
      </w:r>
    </w:p>
  </w:comment>
  <w:comment w:id="13" w:author="Guilherme Vieira da Silva" w:date="2022-10-13T13:44:00Z" w:initials="GVdS">
    <w:p w14:paraId="0AE3222B" w14:textId="77777777" w:rsidR="0070789D" w:rsidRDefault="0070789D" w:rsidP="00D80102">
      <w:pPr>
        <w:pStyle w:val="CommentText"/>
        <w:jc w:val="left"/>
      </w:pPr>
      <w:r>
        <w:rPr>
          <w:rStyle w:val="CommentReference"/>
        </w:rPr>
        <w:annotationRef/>
      </w:r>
      <w:r>
        <w:t xml:space="preserve">Here you can refer to Thom's paper on coastal compartments - </w:t>
      </w:r>
      <w:hyperlink r:id="rId1" w:history="1">
        <w:r w:rsidRPr="00D80102">
          <w:rPr>
            <w:rStyle w:val="Hyperlink"/>
          </w:rPr>
          <w:t>National sediment compartment framework for Australian coastal management - ScienceDirect</w:t>
        </w:r>
      </w:hyperlink>
      <w:r>
        <w:t xml:space="preserve"> </w:t>
      </w:r>
    </w:p>
  </w:comment>
  <w:comment w:id="22" w:author="James Thompson" w:date="2022-10-11T07:29:00Z" w:initials="JT">
    <w:p w14:paraId="2308556D" w14:textId="62DDA5C7" w:rsidR="006C0076" w:rsidRDefault="006C0076" w:rsidP="006666CA">
      <w:pPr>
        <w:pStyle w:val="CommentText"/>
        <w:jc w:val="left"/>
      </w:pPr>
      <w:r>
        <w:rPr>
          <w:rStyle w:val="CommentReference"/>
        </w:rPr>
        <w:annotationRef/>
      </w:r>
      <w:r>
        <w:t>Improve wording</w:t>
      </w:r>
    </w:p>
  </w:comment>
  <w:comment w:id="26" w:author="Guilherme Vieira da Silva" w:date="2022-10-13T13:46:00Z" w:initials="GVdS">
    <w:p w14:paraId="6B83F06B" w14:textId="77777777" w:rsidR="0070789D" w:rsidRDefault="0070789D">
      <w:pPr>
        <w:pStyle w:val="CommentText"/>
        <w:jc w:val="left"/>
      </w:pPr>
      <w:r>
        <w:rPr>
          <w:rStyle w:val="CommentReference"/>
        </w:rPr>
        <w:annotationRef/>
      </w:r>
      <w:r>
        <w:t xml:space="preserve">I think you need a better link between his paragraph and the previous one. </w:t>
      </w:r>
    </w:p>
    <w:p w14:paraId="7A4F1390" w14:textId="77777777" w:rsidR="0070789D" w:rsidRDefault="0070789D" w:rsidP="003019B4">
      <w:pPr>
        <w:pStyle w:val="CommentText"/>
        <w:jc w:val="left"/>
      </w:pPr>
      <w:r>
        <w:t>Try to end the previous with something to "call" this paragraph</w:t>
      </w:r>
    </w:p>
  </w:comment>
  <w:comment w:id="31" w:author="Guilherme Vieira da Silva" w:date="2022-10-13T13:47:00Z" w:initials="GVdS">
    <w:p w14:paraId="5C136DC0" w14:textId="77777777" w:rsidR="0070789D" w:rsidRDefault="0070789D" w:rsidP="002178DA">
      <w:pPr>
        <w:pStyle w:val="CommentText"/>
        <w:jc w:val="left"/>
      </w:pPr>
      <w:r>
        <w:rPr>
          <w:rStyle w:val="CommentReference"/>
        </w:rPr>
        <w:annotationRef/>
      </w:r>
      <w:r>
        <w:t>References. When you say well known it feels like you know people talk about it but didn`t bother finding a reference.</w:t>
      </w:r>
    </w:p>
  </w:comment>
  <w:comment w:id="56" w:author="Amir Etemad Shahidi" w:date="2022-10-13T09:39:00Z" w:initials="AES">
    <w:p w14:paraId="6479E039" w14:textId="5CABF2FA" w:rsidR="00F3266D" w:rsidRDefault="00F3266D">
      <w:pPr>
        <w:pStyle w:val="CommentText"/>
      </w:pPr>
      <w:r>
        <w:rPr>
          <w:rStyle w:val="CommentReference"/>
        </w:rPr>
        <w:annotationRef/>
      </w:r>
      <w:r>
        <w:t>Need to talk about the aim of the study, why this area,WEC impact</w:t>
      </w:r>
    </w:p>
  </w:comment>
  <w:comment w:id="61" w:author="Amir Etemad Shahidi" w:date="2022-10-13T09:41:00Z" w:initials="AES">
    <w:p w14:paraId="056FB1E1" w14:textId="70D880BA" w:rsidR="00F3266D" w:rsidRDefault="00F3266D">
      <w:pPr>
        <w:pStyle w:val="CommentText"/>
      </w:pPr>
      <w:r>
        <w:rPr>
          <w:rStyle w:val="CommentReference"/>
        </w:rPr>
        <w:annotationRef/>
      </w:r>
      <w:r>
        <w:t>PCA or EOF</w:t>
      </w:r>
    </w:p>
  </w:comment>
  <w:comment w:id="57" w:author="Guilherme Vieira da Silva" w:date="2022-10-13T13:58:00Z" w:initials="GVdS">
    <w:p w14:paraId="7CE3F216" w14:textId="77777777" w:rsidR="00137880" w:rsidRDefault="00137880">
      <w:pPr>
        <w:pStyle w:val="CommentText"/>
        <w:jc w:val="left"/>
      </w:pPr>
      <w:r>
        <w:rPr>
          <w:rStyle w:val="CommentReference"/>
        </w:rPr>
        <w:annotationRef/>
      </w:r>
      <w:r>
        <w:t xml:space="preserve">This is a bit summary of your methods. </w:t>
      </w:r>
    </w:p>
    <w:p w14:paraId="3BB92C2E" w14:textId="77777777" w:rsidR="00137880" w:rsidRDefault="00137880" w:rsidP="005542CE">
      <w:pPr>
        <w:pStyle w:val="CommentText"/>
        <w:jc w:val="left"/>
      </w:pPr>
      <w:r>
        <w:t>I prefer to move this to the appropriate part and focus on the aim of your paper</w:t>
      </w:r>
    </w:p>
  </w:comment>
  <w:comment w:id="82" w:author="Nick Cartwright" w:date="2022-10-19T10:03:00Z" w:initials="NC">
    <w:p w14:paraId="25843744" w14:textId="063DF9BD" w:rsidR="00F2213B" w:rsidRDefault="00F2213B">
      <w:pPr>
        <w:pStyle w:val="CommentText"/>
      </w:pPr>
      <w:r>
        <w:rPr>
          <w:rStyle w:val="CommentReference"/>
        </w:rPr>
        <w:annotationRef/>
      </w:r>
      <w:r>
        <w:t>Add hindcast node location for ref (and to (a) if near enough)</w:t>
      </w:r>
    </w:p>
  </w:comment>
  <w:comment w:id="73" w:author="Amir Etemad Shahidi" w:date="2022-10-13T09:45:00Z" w:initials="AES">
    <w:p w14:paraId="6D7EC7C1" w14:textId="3EDA314B" w:rsidR="00F3266D" w:rsidRPr="00F3266D" w:rsidRDefault="00F3266D">
      <w:pPr>
        <w:pStyle w:val="CommentText"/>
        <w:rPr>
          <w:i/>
          <w:iCs/>
        </w:rPr>
      </w:pPr>
      <w:r>
        <w:rPr>
          <w:rStyle w:val="CommentReference"/>
        </w:rPr>
        <w:annotationRef/>
      </w:r>
      <w:r>
        <w:t>Better to use the font (size, type) used in the text</w:t>
      </w:r>
    </w:p>
  </w:comment>
  <w:comment w:id="91" w:author="James Thompson" w:date="2023-01-26T13:02:00Z" w:initials="JT">
    <w:p w14:paraId="6F4E31D8" w14:textId="77777777" w:rsidR="00F65E43" w:rsidRDefault="00F65E43" w:rsidP="005E1794">
      <w:pPr>
        <w:pStyle w:val="CommentText"/>
        <w:jc w:val="left"/>
      </w:pPr>
      <w:r>
        <w:rPr>
          <w:rStyle w:val="CommentReference"/>
        </w:rPr>
        <w:annotationRef/>
      </w:r>
      <w:r>
        <w:t>Cossu 2020: 9:210 (~0.043 slope). Lancaster 2022 (1:20 to 1:25 slope, 0.04 to 0.05 slope). Approx. 0.045 m/m.</w:t>
      </w:r>
      <w:r>
        <w:br/>
        <w:t xml:space="preserve">Lancaster 2022 from Cossu 2020 data; 0.23 mm D50. </w:t>
      </w:r>
      <w:r>
        <w:br/>
        <w:t>Short (2006) - need to check</w:t>
      </w:r>
    </w:p>
  </w:comment>
  <w:comment w:id="90" w:author="Guilherme Vieira da Silva" w:date="2022-10-13T14:00:00Z" w:initials="GVdS">
    <w:p w14:paraId="1CDA966C" w14:textId="272F442A" w:rsidR="00137880" w:rsidRDefault="00137880" w:rsidP="00124523">
      <w:pPr>
        <w:pStyle w:val="CommentText"/>
        <w:jc w:val="left"/>
      </w:pPr>
      <w:r>
        <w:rPr>
          <w:rStyle w:val="CommentReference"/>
        </w:rPr>
        <w:annotationRef/>
      </w:r>
      <w:r>
        <w:t>Did all these authors say the same thing? Or each one talked about one characteristic? If so, link the reference to what they said.</w:t>
      </w:r>
    </w:p>
  </w:comment>
  <w:comment w:id="104" w:author="Amir Etemad Shahidi" w:date="2022-10-13T09:55:00Z" w:initials="AES">
    <w:p w14:paraId="0A62076C" w14:textId="2CF8156C" w:rsidR="001734CE" w:rsidRDefault="001734CE">
      <w:pPr>
        <w:pStyle w:val="CommentText"/>
      </w:pPr>
      <w:r>
        <w:rPr>
          <w:rStyle w:val="CommentReference"/>
        </w:rPr>
        <w:annotationRef/>
      </w:r>
      <w:r>
        <w:t>Better verb?</w:t>
      </w:r>
    </w:p>
  </w:comment>
  <w:comment w:id="98" w:author="Amir Etemad Shahidi" w:date="2022-10-13T09:52:00Z" w:initials="AES">
    <w:p w14:paraId="5836E2E8" w14:textId="2AC53694" w:rsidR="001734CE" w:rsidRDefault="001734CE">
      <w:pPr>
        <w:pStyle w:val="CommentText"/>
      </w:pPr>
      <w:r>
        <w:rPr>
          <w:rStyle w:val="CommentReference"/>
        </w:rPr>
        <w:annotationRef/>
      </w:r>
      <w:r>
        <w:t xml:space="preserve">This should be </w:t>
      </w:r>
      <w:r w:rsidR="002E76D9">
        <w:t>in the</w:t>
      </w:r>
      <w:r>
        <w:t xml:space="preserve"> intro</w:t>
      </w:r>
    </w:p>
  </w:comment>
  <w:comment w:id="106" w:author="Guilherme Vieira da Silva" w:date="2022-10-13T14:06:00Z" w:initials="GVdS">
    <w:p w14:paraId="0C1023DF" w14:textId="77777777" w:rsidR="00913A02" w:rsidRDefault="00913A02" w:rsidP="007D6382">
      <w:pPr>
        <w:pStyle w:val="CommentText"/>
        <w:jc w:val="left"/>
      </w:pPr>
      <w:r>
        <w:rPr>
          <w:rStyle w:val="CommentReference"/>
        </w:rPr>
        <w:annotationRef/>
      </w:r>
      <w:r>
        <w:t>This is repeated below. I suggest introducing the methods saying you split it into X parts that are described in detail below.</w:t>
      </w:r>
    </w:p>
  </w:comment>
  <w:comment w:id="126" w:author="Guilherme Vieira da Silva" w:date="2022-10-13T14:08:00Z" w:initials="GVdS">
    <w:p w14:paraId="3C34AF97" w14:textId="77777777" w:rsidR="00913A02" w:rsidRDefault="00913A02">
      <w:pPr>
        <w:pStyle w:val="CommentText"/>
        <w:jc w:val="left"/>
      </w:pPr>
      <w:r>
        <w:rPr>
          <w:rStyle w:val="CommentReference"/>
        </w:rPr>
        <w:annotationRef/>
      </w:r>
      <w:r>
        <w:t>Same number of individual days? If not, say how many days this represents.</w:t>
      </w:r>
    </w:p>
    <w:p w14:paraId="562DCF34" w14:textId="77777777" w:rsidR="00913A02" w:rsidRDefault="00913A02" w:rsidP="001C69AF">
      <w:pPr>
        <w:pStyle w:val="CommentText"/>
        <w:jc w:val="left"/>
      </w:pPr>
      <w:r>
        <w:t>Number of days is more relevant than number of images.</w:t>
      </w:r>
    </w:p>
  </w:comment>
  <w:comment w:id="127" w:author="Guilherme Vieira da Silva" w:date="2022-10-13T14:10:00Z" w:initials="GVdS">
    <w:p w14:paraId="4634CF6D" w14:textId="77777777" w:rsidR="00913A02" w:rsidRDefault="00913A02" w:rsidP="003C2138">
      <w:pPr>
        <w:pStyle w:val="CommentText"/>
        <w:jc w:val="left"/>
      </w:pPr>
      <w:r>
        <w:rPr>
          <w:rStyle w:val="CommentReference"/>
        </w:rPr>
        <w:annotationRef/>
      </w:r>
      <w:r>
        <w:t>How did you deal with this?</w:t>
      </w:r>
    </w:p>
  </w:comment>
  <w:comment w:id="139" w:author="Guilherme Vieira da Silva" w:date="2022-10-13T14:11:00Z" w:initials="GVdS">
    <w:p w14:paraId="5D40C1CB" w14:textId="77777777" w:rsidR="00913A02" w:rsidRDefault="00913A02" w:rsidP="00646E88">
      <w:pPr>
        <w:pStyle w:val="CommentText"/>
        <w:jc w:val="left"/>
      </w:pPr>
      <w:r>
        <w:rPr>
          <w:rStyle w:val="CommentReference"/>
        </w:rPr>
        <w:annotationRef/>
      </w:r>
      <w:r>
        <w:t>Not sure if I`d use a figure to show this. maybe move to supplementary material?</w:t>
      </w:r>
    </w:p>
  </w:comment>
  <w:comment w:id="143" w:author="Nick Cartwright" w:date="2022-10-19T09:52:00Z" w:initials="NC">
    <w:p w14:paraId="6677F43C" w14:textId="77777777" w:rsidR="00C50701" w:rsidRDefault="00C50701">
      <w:pPr>
        <w:pStyle w:val="CommentText"/>
      </w:pPr>
      <w:r>
        <w:rPr>
          <w:rStyle w:val="CommentReference"/>
        </w:rPr>
        <w:annotationRef/>
      </w:r>
      <w:r>
        <w:t xml:space="preserve">Explain, data used, </w:t>
      </w:r>
    </w:p>
    <w:p w14:paraId="43D479E6" w14:textId="77777777" w:rsidR="00C50701" w:rsidRDefault="00C50701">
      <w:pPr>
        <w:pStyle w:val="CommentText"/>
      </w:pPr>
    </w:p>
    <w:p w14:paraId="44EDAD34" w14:textId="32F2C578" w:rsidR="00C50701" w:rsidRDefault="00C50701">
      <w:pPr>
        <w:pStyle w:val="CommentText"/>
      </w:pPr>
      <w:r>
        <w:t>Also comment/acknowledge the limitation of neglecting the influence of wave setup and runup</w:t>
      </w:r>
    </w:p>
  </w:comment>
  <w:comment w:id="148" w:author="Guilherme Vieira da Silva" w:date="2022-10-13T14:14:00Z" w:initials="GVdS">
    <w:p w14:paraId="17E4B884" w14:textId="77777777" w:rsidR="00913A02" w:rsidRDefault="00913A02" w:rsidP="007F1B84">
      <w:pPr>
        <w:pStyle w:val="CommentText"/>
        <w:jc w:val="left"/>
      </w:pPr>
      <w:r>
        <w:rPr>
          <w:rStyle w:val="CommentReference"/>
        </w:rPr>
        <w:annotationRef/>
      </w:r>
      <w:r>
        <w:t>check</w:t>
      </w:r>
    </w:p>
  </w:comment>
  <w:comment w:id="154" w:author="Guilherme Vieira da Silva" w:date="2022-10-13T14:13:00Z" w:initials="GVdS">
    <w:p w14:paraId="7B7639F8" w14:textId="3F0550F5" w:rsidR="00913A02" w:rsidRDefault="00913A02" w:rsidP="00565E2E">
      <w:pPr>
        <w:pStyle w:val="CommentText"/>
        <w:jc w:val="left"/>
      </w:pPr>
      <w:r>
        <w:rPr>
          <w:rStyle w:val="CommentReference"/>
        </w:rPr>
        <w:annotationRef/>
      </w:r>
      <w:r>
        <w:t>I think you already said that</w:t>
      </w:r>
    </w:p>
  </w:comment>
  <w:comment w:id="158" w:author="Amir Etemad Shahidi" w:date="2022-10-13T10:12:00Z" w:initials="AES">
    <w:p w14:paraId="3F04DF78" w14:textId="2FC4E6BC" w:rsidR="002A28B0" w:rsidRDefault="002A28B0">
      <w:pPr>
        <w:pStyle w:val="CommentText"/>
      </w:pPr>
      <w:r>
        <w:rPr>
          <w:rStyle w:val="CommentReference"/>
        </w:rPr>
        <w:annotationRef/>
      </w:r>
      <w:r>
        <w:t>Ref?</w:t>
      </w:r>
    </w:p>
  </w:comment>
  <w:comment w:id="161" w:author="Nick Cartwright" w:date="2022-10-19T09:23:00Z" w:initials="NC">
    <w:p w14:paraId="0D6924E1" w14:textId="4EF525A1" w:rsidR="00BE2C24" w:rsidRDefault="00BE2C24">
      <w:pPr>
        <w:pStyle w:val="CommentText"/>
      </w:pPr>
      <w:r>
        <w:rPr>
          <w:rStyle w:val="CommentReference"/>
        </w:rPr>
        <w:annotationRef/>
      </w:r>
      <w:r>
        <w:t>Add to site map</w:t>
      </w:r>
    </w:p>
  </w:comment>
  <w:comment w:id="172" w:author="Nick Cartwright" w:date="2022-10-19T09:24:00Z" w:initials="NC">
    <w:p w14:paraId="24DABE86" w14:textId="0ED59589" w:rsidR="00BE2C24" w:rsidRDefault="00BE2C24">
      <w:pPr>
        <w:pStyle w:val="CommentText"/>
      </w:pPr>
      <w:r>
        <w:rPr>
          <w:rStyle w:val="CommentReference"/>
        </w:rPr>
        <w:annotationRef/>
      </w:r>
      <w:r>
        <w:t>quantify</w:t>
      </w:r>
    </w:p>
  </w:comment>
  <w:comment w:id="173" w:author="Nick Cartwright" w:date="2022-10-19T09:24:00Z" w:initials="NC">
    <w:p w14:paraId="32D65C9F" w14:textId="49204B30" w:rsidR="00BE2C24" w:rsidRDefault="00BE2C24">
      <w:pPr>
        <w:pStyle w:val="CommentText"/>
      </w:pPr>
      <w:r>
        <w:rPr>
          <w:rStyle w:val="CommentReference"/>
        </w:rPr>
        <w:annotationRef/>
      </w:r>
      <w:r>
        <w:t>e.g. refs</w:t>
      </w:r>
    </w:p>
  </w:comment>
  <w:comment w:id="176" w:author="Nick Cartwright" w:date="2022-10-19T09:25:00Z" w:initials="NC">
    <w:p w14:paraId="76F14AA6" w14:textId="6EA89151" w:rsidR="00BE2C24" w:rsidRDefault="00BE2C24">
      <w:pPr>
        <w:pStyle w:val="CommentText"/>
      </w:pPr>
      <w:r>
        <w:rPr>
          <w:rStyle w:val="CommentReference"/>
        </w:rPr>
        <w:annotationRef/>
      </w:r>
      <w:r>
        <w:t>RSLP?</w:t>
      </w:r>
    </w:p>
  </w:comment>
  <w:comment w:id="184" w:author="Nick Cartwright" w:date="2022-10-19T09:28:00Z" w:initials="NC">
    <w:p w14:paraId="1ED29C99" w14:textId="619FA72E" w:rsidR="00BE2C24" w:rsidRDefault="00BE2C24">
      <w:pPr>
        <w:pStyle w:val="CommentText"/>
      </w:pPr>
      <w:r>
        <w:rPr>
          <w:rStyle w:val="CommentReference"/>
        </w:rPr>
        <w:annotationRef/>
      </w:r>
      <w:r>
        <w:t>Is the method sensitive to any variability in the time interval magnitude?</w:t>
      </w:r>
    </w:p>
  </w:comment>
  <w:comment w:id="187" w:author="Nick Cartwright" w:date="2022-10-19T09:29:00Z" w:initials="NC">
    <w:p w14:paraId="7CD03F0D" w14:textId="0C3B5F7F" w:rsidR="00BE2C24" w:rsidRDefault="00BE2C24">
      <w:pPr>
        <w:pStyle w:val="CommentText"/>
      </w:pPr>
      <w:r>
        <w:rPr>
          <w:rStyle w:val="CommentReference"/>
        </w:rPr>
        <w:annotationRef/>
      </w:r>
      <w:r>
        <w:t>Explain or refer to where this is explained</w:t>
      </w:r>
    </w:p>
  </w:comment>
  <w:comment w:id="189" w:author="Amir Etemad Shahidi" w:date="2022-10-13T10:17:00Z" w:initials="AES">
    <w:p w14:paraId="33BFF6CF" w14:textId="12692632" w:rsidR="002A28B0" w:rsidRDefault="002A28B0">
      <w:pPr>
        <w:pStyle w:val="CommentText"/>
      </w:pPr>
      <w:r>
        <w:rPr>
          <w:rStyle w:val="CommentReference"/>
        </w:rPr>
        <w:annotationRef/>
      </w:r>
      <w:r>
        <w:t>Need eq. no</w:t>
      </w:r>
    </w:p>
  </w:comment>
  <w:comment w:id="194" w:author="Nick Cartwright" w:date="2022-10-19T09:41:00Z" w:initials="NC">
    <w:p w14:paraId="25352ACF" w14:textId="52EE3276" w:rsidR="00EC45BD" w:rsidRDefault="00EC45BD">
      <w:pPr>
        <w:pStyle w:val="CommentText"/>
      </w:pPr>
      <w:r>
        <w:rPr>
          <w:rStyle w:val="CommentReference"/>
        </w:rPr>
        <w:annotationRef/>
      </w:r>
      <w:r>
        <w:t>Eg refs</w:t>
      </w:r>
    </w:p>
  </w:comment>
  <w:comment w:id="210" w:author="Amir Etemad Shahidi" w:date="2022-10-13T10:24:00Z" w:initials="AES">
    <w:p w14:paraId="417AE9F1" w14:textId="77777777" w:rsidR="002E76D9" w:rsidRDefault="002E76D9">
      <w:pPr>
        <w:pStyle w:val="CommentText"/>
      </w:pPr>
      <w:r>
        <w:rPr>
          <w:rStyle w:val="CommentReference"/>
        </w:rPr>
        <w:annotationRef/>
      </w:r>
      <w:r>
        <w:t>Need to discuss more about the fig</w:t>
      </w:r>
    </w:p>
    <w:p w14:paraId="103FFD1D" w14:textId="65ABD59C" w:rsidR="002E76D9" w:rsidRDefault="002E76D9">
      <w:pPr>
        <w:pStyle w:val="CommentText"/>
      </w:pPr>
      <w:r>
        <w:t>Fig after the relevant text</w:t>
      </w:r>
    </w:p>
  </w:comment>
  <w:comment w:id="217" w:author="Nick Cartwright" w:date="2022-10-19T10:01:00Z" w:initials="NC">
    <w:p w14:paraId="1726F48E" w14:textId="3EE65629" w:rsidR="00F2213B" w:rsidRDefault="00F2213B">
      <w:pPr>
        <w:pStyle w:val="CommentText"/>
      </w:pPr>
      <w:r>
        <w:rPr>
          <w:rStyle w:val="CommentReference"/>
        </w:rPr>
        <w:annotationRef/>
      </w:r>
      <w:r>
        <w:t>Add E and W notations to the axis itself</w:t>
      </w:r>
    </w:p>
  </w:comment>
  <w:comment w:id="245" w:author="Nick Cartwright" w:date="2022-10-19T10:00:00Z" w:initials="NC">
    <w:p w14:paraId="7414BAA4" w14:textId="77777777" w:rsidR="00C50701" w:rsidRDefault="00C50701">
      <w:pPr>
        <w:pStyle w:val="CommentText"/>
      </w:pPr>
      <w:r>
        <w:rPr>
          <w:rStyle w:val="CommentReference"/>
        </w:rPr>
        <w:annotationRef/>
      </w:r>
      <w:r>
        <w:t>“</w:t>
      </w:r>
      <w:r>
        <w:t xml:space="preserve">movement of the shoreline” </w:t>
      </w:r>
    </w:p>
    <w:p w14:paraId="414CD1A6" w14:textId="77777777" w:rsidR="00C50701" w:rsidRDefault="00C50701">
      <w:pPr>
        <w:pStyle w:val="CommentText"/>
      </w:pPr>
    </w:p>
    <w:p w14:paraId="08899520" w14:textId="2DD3FA59" w:rsidR="00C50701" w:rsidRDefault="00F2213B">
      <w:pPr>
        <w:pStyle w:val="CommentText"/>
      </w:pPr>
      <w:r>
        <w:t>“</w:t>
      </w:r>
      <w:r w:rsidR="00E62A25">
        <w:t>cross-shore t</w:t>
      </w:r>
      <w:r w:rsidR="00C50701">
        <w:t>ransport</w:t>
      </w:r>
      <w:r>
        <w:t>”</w:t>
      </w:r>
      <w:r w:rsidR="00C50701">
        <w:t xml:space="preserve"> suggests sand movement but the SL movement </w:t>
      </w:r>
      <w:r>
        <w:t xml:space="preserve">could be due to any combination of longshore or </w:t>
      </w:r>
      <w:r>
        <w:t>crossshore transport</w:t>
      </w:r>
    </w:p>
  </w:comment>
  <w:comment w:id="265" w:author="Nick Cartwright" w:date="2022-10-19T10:30:00Z" w:initials="NC">
    <w:p w14:paraId="3837F925" w14:textId="735963DC" w:rsidR="00E62A25" w:rsidRDefault="00E62A25">
      <w:pPr>
        <w:pStyle w:val="CommentText"/>
      </w:pPr>
      <w:r>
        <w:rPr>
          <w:rStyle w:val="CommentReference"/>
        </w:rPr>
        <w:annotationRef/>
      </w:r>
      <w:r>
        <w:t xml:space="preserve">Just the individual transects at each </w:t>
      </w:r>
      <w:r>
        <w:t>end? We previously spoke about averaging over the last X transects at each end to see if some of the scatter may be reduced. Have you looked at that?</w:t>
      </w:r>
    </w:p>
  </w:comment>
  <w:comment w:id="266" w:author="Amir Etemad Shahidi" w:date="2022-10-13T10:33:00Z" w:initials="AES">
    <w:p w14:paraId="374EAC01" w14:textId="3733C41C" w:rsidR="002B1874" w:rsidRDefault="002B1874">
      <w:pPr>
        <w:pStyle w:val="CommentText"/>
      </w:pPr>
      <w:r>
        <w:rPr>
          <w:rStyle w:val="CommentReference"/>
        </w:rPr>
        <w:annotationRef/>
      </w:r>
      <w:r>
        <w:t>Caption too long, can be moved to the text and be discussed</w:t>
      </w:r>
    </w:p>
  </w:comment>
  <w:comment w:id="267" w:author="Amir Etemad Shahidi" w:date="2022-10-13T10:44:00Z" w:initials="AES">
    <w:p w14:paraId="0EF63412" w14:textId="49634CC9" w:rsidR="004966F2" w:rsidRDefault="004966F2">
      <w:pPr>
        <w:pStyle w:val="CommentText"/>
      </w:pPr>
      <w:r>
        <w:rPr>
          <w:rStyle w:val="CommentReference"/>
        </w:rPr>
        <w:annotationRef/>
      </w:r>
      <w:r>
        <w:t>You may merge results and discussions</w:t>
      </w:r>
    </w:p>
  </w:comment>
  <w:comment w:id="268" w:author="Guilherme Vieira da Silva" w:date="2022-10-13T14:21:00Z" w:initials="GVdS">
    <w:p w14:paraId="673FED04" w14:textId="77777777" w:rsidR="006C7619" w:rsidRDefault="006C7619" w:rsidP="001C301D">
      <w:pPr>
        <w:pStyle w:val="CommentText"/>
        <w:jc w:val="left"/>
      </w:pPr>
      <w:r>
        <w:rPr>
          <w:rStyle w:val="CommentReference"/>
        </w:rPr>
        <w:annotationRef/>
      </w:r>
      <w:r>
        <w:t>Check the journal you are going for before merging it.</w:t>
      </w:r>
    </w:p>
  </w:comment>
  <w:comment w:id="271" w:author="Guilherme Vieira da Silva" w:date="2022-10-13T14:23:00Z" w:initials="GVdS">
    <w:p w14:paraId="22F5A648" w14:textId="77777777" w:rsidR="006C7619" w:rsidRDefault="006C7619" w:rsidP="00CF553B">
      <w:pPr>
        <w:pStyle w:val="CommentText"/>
        <w:jc w:val="left"/>
      </w:pPr>
      <w:r>
        <w:rPr>
          <w:rStyle w:val="CommentReference"/>
        </w:rPr>
        <w:annotationRef/>
      </w:r>
      <w:r>
        <w:t>I think this could be a good figure to have. Perhaps on the supplementary material</w:t>
      </w:r>
    </w:p>
  </w:comment>
  <w:comment w:id="272" w:author="Nick Cartwright" w:date="2022-10-19T10:34:00Z" w:initials="NC">
    <w:p w14:paraId="6A546423" w14:textId="77777777" w:rsidR="00E62A25" w:rsidRDefault="00E62A25">
      <w:pPr>
        <w:pStyle w:val="CommentText"/>
      </w:pPr>
      <w:r>
        <w:rPr>
          <w:rStyle w:val="CommentReference"/>
        </w:rPr>
        <w:annotationRef/>
      </w:r>
      <w:r>
        <w:t>Prob don’t need to look at the swell partitions to do this. I would anticipate that during storms the peak energy and direction will largely be the swell energy.</w:t>
      </w:r>
    </w:p>
    <w:p w14:paraId="07134CFC" w14:textId="77777777" w:rsidR="00E62A25" w:rsidRDefault="00E62A25">
      <w:pPr>
        <w:pStyle w:val="CommentText"/>
      </w:pPr>
    </w:p>
    <w:p w14:paraId="708E01FC" w14:textId="1A9692CF" w:rsidR="00E62A25" w:rsidRDefault="00E62A25">
      <w:pPr>
        <w:pStyle w:val="CommentText"/>
      </w:pPr>
      <w:r>
        <w:t>What about running a very simple SWAM model forced by the summer mean wave condition to examine the wave field variability within the bay?</w:t>
      </w:r>
    </w:p>
  </w:comment>
  <w:comment w:id="273" w:author="Nick Cartwright" w:date="2022-10-19T10:39:00Z" w:initials="NC">
    <w:p w14:paraId="6C17A33D" w14:textId="77777777" w:rsidR="00B93BD3" w:rsidRDefault="00B93BD3">
      <w:pPr>
        <w:pStyle w:val="CommentText"/>
      </w:pPr>
      <w:r>
        <w:rPr>
          <w:rStyle w:val="CommentReference"/>
        </w:rPr>
        <w:annotationRef/>
      </w:r>
      <w:r>
        <w:t>Or SW events driving transport towards the east?</w:t>
      </w:r>
    </w:p>
    <w:p w14:paraId="472D87CD" w14:textId="0EC636B7" w:rsidR="00B93BD3" w:rsidRDefault="00B93BD3">
      <w:pPr>
        <w:pStyle w:val="CommentText"/>
      </w:pPr>
      <w:r>
        <w:t xml:space="preserve">Or rip cell circulation in the W corner? </w:t>
      </w:r>
    </w:p>
  </w:comment>
  <w:comment w:id="280" w:author="Nick Cartwright" w:date="2022-10-19T10:36:00Z" w:initials="NC">
    <w:p w14:paraId="06D58462" w14:textId="77777777" w:rsidR="00E62A25" w:rsidRDefault="00E62A25">
      <w:pPr>
        <w:pStyle w:val="CommentText"/>
      </w:pPr>
      <w:r>
        <w:rPr>
          <w:rStyle w:val="CommentReference"/>
        </w:rPr>
        <w:annotationRef/>
      </w:r>
      <w:r>
        <w:t xml:space="preserve">See earlier comment. I don’t think we can say this with the evidence we have. All the EOF is showing us is the direction of shoreline movement, it doesn’t have any information regarding the sediment transport direction. </w:t>
      </w:r>
    </w:p>
    <w:p w14:paraId="7F7FFAF0" w14:textId="77777777" w:rsidR="00E62A25" w:rsidRDefault="00E62A25">
      <w:pPr>
        <w:pStyle w:val="CommentText"/>
      </w:pPr>
    </w:p>
    <w:p w14:paraId="1D8AC42D" w14:textId="118131CF" w:rsidR="00E62A25" w:rsidRDefault="00E62A25">
      <w:pPr>
        <w:pStyle w:val="CommentText"/>
      </w:pPr>
      <w:r>
        <w:t>A more accurate terminology would be “… describes shoreline movement occurring …”</w:t>
      </w:r>
    </w:p>
  </w:comment>
  <w:comment w:id="283" w:author="Nick Cartwright" w:date="2022-10-19T10:42:00Z" w:initials="NC">
    <w:p w14:paraId="652DC1A0" w14:textId="56F95B0D" w:rsidR="00B93BD3" w:rsidRDefault="00B93BD3">
      <w:pPr>
        <w:pStyle w:val="CommentText"/>
      </w:pPr>
      <w:r>
        <w:rPr>
          <w:rStyle w:val="CommentReference"/>
        </w:rPr>
        <w:annotationRef/>
      </w:r>
      <w:r>
        <w:t xml:space="preserve">Look at magnitude and components of </w:t>
      </w:r>
      <w:r>
        <w:t xml:space="preserve">cge (data download will be finished soon …) </w:t>
      </w:r>
    </w:p>
  </w:comment>
  <w:comment w:id="302" w:author="Guilherme Vieira da Silva" w:date="2022-10-13T14:29:00Z" w:initials="GVdS">
    <w:p w14:paraId="0FB3CFD9" w14:textId="77777777" w:rsidR="006E57AA" w:rsidRDefault="006E57AA">
      <w:pPr>
        <w:pStyle w:val="CommentText"/>
        <w:jc w:val="left"/>
      </w:pPr>
      <w:r>
        <w:rPr>
          <w:rStyle w:val="CommentReference"/>
        </w:rPr>
        <w:annotationRef/>
      </w:r>
      <w:r>
        <w:t xml:space="preserve">Closer </w:t>
      </w:r>
      <w:r>
        <w:t>t the pivot point of beach rotation.</w:t>
      </w:r>
    </w:p>
    <w:p w14:paraId="00398157" w14:textId="77777777" w:rsidR="006E57AA" w:rsidRDefault="006E57AA">
      <w:pPr>
        <w:pStyle w:val="CommentText"/>
        <w:jc w:val="left"/>
      </w:pPr>
    </w:p>
    <w:p w14:paraId="7A3DE24A" w14:textId="77777777" w:rsidR="006E57AA" w:rsidRDefault="006E57AA" w:rsidP="00E8533D">
      <w:pPr>
        <w:pStyle w:val="CommentText"/>
        <w:jc w:val="left"/>
      </w:pPr>
      <w:r>
        <w:t>What would then be the implications for beach erosion / coastal protection? Could argue that needs a detailed study.</w:t>
      </w:r>
    </w:p>
  </w:comment>
  <w:comment w:id="307" w:author="Amir Etemad Shahidi" w:date="2022-10-13T10:54:00Z" w:initials="AES">
    <w:p w14:paraId="54B5876C" w14:textId="26F1BCC2" w:rsidR="00384B3B" w:rsidRDefault="00384B3B">
      <w:pPr>
        <w:pStyle w:val="CommentText"/>
      </w:pPr>
      <w:r>
        <w:rPr>
          <w:rStyle w:val="CommentReference"/>
        </w:rPr>
        <w:annotationRef/>
      </w:r>
      <w:r>
        <w:t>Somehow rep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44F21" w15:done="0"/>
  <w15:commentEx w15:paraId="12C675F0" w15:done="0"/>
  <w15:commentEx w15:paraId="514699AA" w15:done="0"/>
  <w15:commentEx w15:paraId="4A87F50E" w15:done="0"/>
  <w15:commentEx w15:paraId="0AE3222B" w15:done="0"/>
  <w15:commentEx w15:paraId="2308556D" w15:done="0"/>
  <w15:commentEx w15:paraId="7A4F1390" w15:done="0"/>
  <w15:commentEx w15:paraId="5C136DC0" w15:done="0"/>
  <w15:commentEx w15:paraId="6479E039" w15:done="0"/>
  <w15:commentEx w15:paraId="056FB1E1" w15:done="0"/>
  <w15:commentEx w15:paraId="3BB92C2E" w15:done="0"/>
  <w15:commentEx w15:paraId="25843744" w15:done="0"/>
  <w15:commentEx w15:paraId="6D7EC7C1" w15:done="0"/>
  <w15:commentEx w15:paraId="6F4E31D8" w15:done="0"/>
  <w15:commentEx w15:paraId="1CDA966C" w15:done="0"/>
  <w15:commentEx w15:paraId="0A62076C" w15:done="0"/>
  <w15:commentEx w15:paraId="5836E2E8" w15:done="0"/>
  <w15:commentEx w15:paraId="0C1023DF" w15:done="0"/>
  <w15:commentEx w15:paraId="562DCF34" w15:done="0"/>
  <w15:commentEx w15:paraId="4634CF6D" w15:done="0"/>
  <w15:commentEx w15:paraId="5D40C1CB" w15:done="0"/>
  <w15:commentEx w15:paraId="44EDAD34" w15:done="0"/>
  <w15:commentEx w15:paraId="17E4B884" w15:done="0"/>
  <w15:commentEx w15:paraId="7B7639F8" w15:done="0"/>
  <w15:commentEx w15:paraId="3F04DF78" w15:done="0"/>
  <w15:commentEx w15:paraId="0D6924E1" w15:done="0"/>
  <w15:commentEx w15:paraId="24DABE86" w15:done="0"/>
  <w15:commentEx w15:paraId="32D65C9F" w15:done="0"/>
  <w15:commentEx w15:paraId="76F14AA6" w15:done="0"/>
  <w15:commentEx w15:paraId="1ED29C99" w15:done="0"/>
  <w15:commentEx w15:paraId="7CD03F0D" w15:done="0"/>
  <w15:commentEx w15:paraId="33BFF6CF" w15:done="0"/>
  <w15:commentEx w15:paraId="25352ACF" w15:done="0"/>
  <w15:commentEx w15:paraId="103FFD1D" w15:done="0"/>
  <w15:commentEx w15:paraId="1726F48E" w15:done="0"/>
  <w15:commentEx w15:paraId="08899520" w15:done="0"/>
  <w15:commentEx w15:paraId="3837F925" w15:done="0"/>
  <w15:commentEx w15:paraId="374EAC01" w15:done="0"/>
  <w15:commentEx w15:paraId="0EF63412" w15:done="0"/>
  <w15:commentEx w15:paraId="673FED04" w15:paraIdParent="0EF63412" w15:done="0"/>
  <w15:commentEx w15:paraId="22F5A648" w15:done="0"/>
  <w15:commentEx w15:paraId="708E01FC" w15:done="0"/>
  <w15:commentEx w15:paraId="472D87CD" w15:done="0"/>
  <w15:commentEx w15:paraId="1D8AC42D" w15:done="0"/>
  <w15:commentEx w15:paraId="652DC1A0" w15:done="0"/>
  <w15:commentEx w15:paraId="7A3DE24A" w15:done="0"/>
  <w15:commentEx w15:paraId="54B58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933E" w16cex:dateUtc="2022-10-13T03:38:00Z"/>
  <w16cex:commentExtensible w16cex:durableId="26F29393" w16cex:dateUtc="2022-10-13T03:39:00Z"/>
  <w16cex:commentExtensible w16cex:durableId="26F255B5" w16cex:dateUtc="2022-10-12T23:15:00Z"/>
  <w16cex:commentExtensible w16cex:durableId="26F293FD" w16cex:dateUtc="2022-10-13T03:41:00Z"/>
  <w16cex:commentExtensible w16cex:durableId="26F294A1" w16cex:dateUtc="2022-10-13T03:44:00Z"/>
  <w16cex:commentExtensible w16cex:durableId="26EF99C5" w16cex:dateUtc="2022-10-10T21:29:00Z"/>
  <w16cex:commentExtensible w16cex:durableId="26F2951D" w16cex:dateUtc="2022-10-13T03:46:00Z"/>
  <w16cex:commentExtensible w16cex:durableId="26F2955F" w16cex:dateUtc="2022-10-13T03:47:00Z"/>
  <w16cex:commentExtensible w16cex:durableId="26F25B6C" w16cex:dateUtc="2022-10-12T23:39:00Z"/>
  <w16cex:commentExtensible w16cex:durableId="26F25BC5" w16cex:dateUtc="2022-10-12T23:41:00Z"/>
  <w16cex:commentExtensible w16cex:durableId="26F297F0" w16cex:dateUtc="2022-10-13T03:58:00Z"/>
  <w16cex:commentExtensible w16cex:durableId="26FA4A01" w16cex:dateUtc="2022-10-19T00:03:00Z"/>
  <w16cex:commentExtensible w16cex:durableId="26F25CB7" w16cex:dateUtc="2022-10-12T23:45:00Z"/>
  <w16cex:commentExtensible w16cex:durableId="277CF863" w16cex:dateUtc="2023-01-26T03:02:00Z"/>
  <w16cex:commentExtensible w16cex:durableId="26F29886" w16cex:dateUtc="2022-10-13T04:00:00Z"/>
  <w16cex:commentExtensible w16cex:durableId="26F25F1E" w16cex:dateUtc="2022-10-12T23:55:00Z"/>
  <w16cex:commentExtensible w16cex:durableId="26F25E6D" w16cex:dateUtc="2022-10-12T23:52:00Z"/>
  <w16cex:commentExtensible w16cex:durableId="26F299D1" w16cex:dateUtc="2022-10-13T04:06:00Z"/>
  <w16cex:commentExtensible w16cex:durableId="26F29A6D" w16cex:dateUtc="2022-10-13T04:08:00Z"/>
  <w16cex:commentExtensible w16cex:durableId="26F29ABB" w16cex:dateUtc="2022-10-13T04:10:00Z"/>
  <w16cex:commentExtensible w16cex:durableId="26F29AF6" w16cex:dateUtc="2022-10-13T04:11:00Z"/>
  <w16cex:commentExtensible w16cex:durableId="26FA4750" w16cex:dateUtc="2022-10-18T23:52:00Z"/>
  <w16cex:commentExtensible w16cex:durableId="26F29BC1" w16cex:dateUtc="2022-10-13T04:14:00Z"/>
  <w16cex:commentExtensible w16cex:durableId="26F29B7C" w16cex:dateUtc="2022-10-13T04:13:00Z"/>
  <w16cex:commentExtensible w16cex:durableId="26F26312" w16cex:dateUtc="2022-10-13T00:12:00Z"/>
  <w16cex:commentExtensible w16cex:durableId="26FA4075" w16cex:dateUtc="2022-10-18T23:23:00Z"/>
  <w16cex:commentExtensible w16cex:durableId="26FA40B1" w16cex:dateUtc="2022-10-18T23:24:00Z"/>
  <w16cex:commentExtensible w16cex:durableId="26FA40C2" w16cex:dateUtc="2022-10-18T23:24:00Z"/>
  <w16cex:commentExtensible w16cex:durableId="26FA4125" w16cex:dateUtc="2022-10-18T23:25:00Z"/>
  <w16cex:commentExtensible w16cex:durableId="26FA41AD" w16cex:dateUtc="2022-10-18T23:28:00Z"/>
  <w16cex:commentExtensible w16cex:durableId="26FA4202" w16cex:dateUtc="2022-10-18T23:29:00Z"/>
  <w16cex:commentExtensible w16cex:durableId="26F2643B" w16cex:dateUtc="2022-10-13T00:17:00Z"/>
  <w16cex:commentExtensible w16cex:durableId="26FA44B9" w16cex:dateUtc="2022-10-18T23:41:00Z"/>
  <w16cex:commentExtensible w16cex:durableId="26F265E4" w16cex:dateUtc="2022-10-13T00:24:00Z"/>
  <w16cex:commentExtensible w16cex:durableId="26FA4983" w16cex:dateUtc="2022-10-19T00:01:00Z"/>
  <w16cex:commentExtensible w16cex:durableId="26FA4937" w16cex:dateUtc="2022-10-19T00:00:00Z"/>
  <w16cex:commentExtensible w16cex:durableId="26FA5043" w16cex:dateUtc="2022-10-19T00:30:00Z"/>
  <w16cex:commentExtensible w16cex:durableId="26F26814" w16cex:dateUtc="2022-10-13T00:33:00Z"/>
  <w16cex:commentExtensible w16cex:durableId="26F26AA1" w16cex:dateUtc="2022-10-13T00:44:00Z"/>
  <w16cex:commentExtensible w16cex:durableId="26F29D7C" w16cex:dateUtc="2022-10-13T04:21:00Z"/>
  <w16cex:commentExtensible w16cex:durableId="26F29DE2" w16cex:dateUtc="2022-10-13T04:23:00Z"/>
  <w16cex:commentExtensible w16cex:durableId="26FA511F" w16cex:dateUtc="2022-10-19T00:34:00Z"/>
  <w16cex:commentExtensible w16cex:durableId="26FA526A" w16cex:dateUtc="2022-10-19T00:39:00Z"/>
  <w16cex:commentExtensible w16cex:durableId="26FA51B4" w16cex:dateUtc="2022-10-19T00:36:00Z"/>
  <w16cex:commentExtensible w16cex:durableId="26FA5312" w16cex:dateUtc="2022-10-19T00:42:00Z"/>
  <w16cex:commentExtensible w16cex:durableId="26F29F47" w16cex:dateUtc="2022-10-13T04:29:00Z"/>
  <w16cex:commentExtensible w16cex:durableId="26F26CF8" w16cex:dateUtc="2022-10-13T0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44F21" w16cid:durableId="26F2933E"/>
  <w16cid:commentId w16cid:paraId="12C675F0" w16cid:durableId="26F29393"/>
  <w16cid:commentId w16cid:paraId="514699AA" w16cid:durableId="26F255B5"/>
  <w16cid:commentId w16cid:paraId="4A87F50E" w16cid:durableId="26F293FD"/>
  <w16cid:commentId w16cid:paraId="0AE3222B" w16cid:durableId="26F294A1"/>
  <w16cid:commentId w16cid:paraId="2308556D" w16cid:durableId="26EF99C5"/>
  <w16cid:commentId w16cid:paraId="7A4F1390" w16cid:durableId="26F2951D"/>
  <w16cid:commentId w16cid:paraId="5C136DC0" w16cid:durableId="26F2955F"/>
  <w16cid:commentId w16cid:paraId="6479E039" w16cid:durableId="26F25B6C"/>
  <w16cid:commentId w16cid:paraId="056FB1E1" w16cid:durableId="26F25BC5"/>
  <w16cid:commentId w16cid:paraId="3BB92C2E" w16cid:durableId="26F297F0"/>
  <w16cid:commentId w16cid:paraId="25843744" w16cid:durableId="26FA4A01"/>
  <w16cid:commentId w16cid:paraId="6D7EC7C1" w16cid:durableId="26F25CB7"/>
  <w16cid:commentId w16cid:paraId="6F4E31D8" w16cid:durableId="277CF863"/>
  <w16cid:commentId w16cid:paraId="1CDA966C" w16cid:durableId="26F29886"/>
  <w16cid:commentId w16cid:paraId="0A62076C" w16cid:durableId="26F25F1E"/>
  <w16cid:commentId w16cid:paraId="5836E2E8" w16cid:durableId="26F25E6D"/>
  <w16cid:commentId w16cid:paraId="0C1023DF" w16cid:durableId="26F299D1"/>
  <w16cid:commentId w16cid:paraId="562DCF34" w16cid:durableId="26F29A6D"/>
  <w16cid:commentId w16cid:paraId="4634CF6D" w16cid:durableId="26F29ABB"/>
  <w16cid:commentId w16cid:paraId="5D40C1CB" w16cid:durableId="26F29AF6"/>
  <w16cid:commentId w16cid:paraId="44EDAD34" w16cid:durableId="26FA4750"/>
  <w16cid:commentId w16cid:paraId="17E4B884" w16cid:durableId="26F29BC1"/>
  <w16cid:commentId w16cid:paraId="7B7639F8" w16cid:durableId="26F29B7C"/>
  <w16cid:commentId w16cid:paraId="3F04DF78" w16cid:durableId="26F26312"/>
  <w16cid:commentId w16cid:paraId="0D6924E1" w16cid:durableId="26FA4075"/>
  <w16cid:commentId w16cid:paraId="24DABE86" w16cid:durableId="26FA40B1"/>
  <w16cid:commentId w16cid:paraId="32D65C9F" w16cid:durableId="26FA40C2"/>
  <w16cid:commentId w16cid:paraId="76F14AA6" w16cid:durableId="26FA4125"/>
  <w16cid:commentId w16cid:paraId="1ED29C99" w16cid:durableId="26FA41AD"/>
  <w16cid:commentId w16cid:paraId="7CD03F0D" w16cid:durableId="26FA4202"/>
  <w16cid:commentId w16cid:paraId="33BFF6CF" w16cid:durableId="26F2643B"/>
  <w16cid:commentId w16cid:paraId="25352ACF" w16cid:durableId="26FA44B9"/>
  <w16cid:commentId w16cid:paraId="103FFD1D" w16cid:durableId="26F265E4"/>
  <w16cid:commentId w16cid:paraId="1726F48E" w16cid:durableId="26FA4983"/>
  <w16cid:commentId w16cid:paraId="08899520" w16cid:durableId="26FA4937"/>
  <w16cid:commentId w16cid:paraId="3837F925" w16cid:durableId="26FA5043"/>
  <w16cid:commentId w16cid:paraId="374EAC01" w16cid:durableId="26F26814"/>
  <w16cid:commentId w16cid:paraId="0EF63412" w16cid:durableId="26F26AA1"/>
  <w16cid:commentId w16cid:paraId="673FED04" w16cid:durableId="26F29D7C"/>
  <w16cid:commentId w16cid:paraId="22F5A648" w16cid:durableId="26F29DE2"/>
  <w16cid:commentId w16cid:paraId="708E01FC" w16cid:durableId="26FA511F"/>
  <w16cid:commentId w16cid:paraId="472D87CD" w16cid:durableId="26FA526A"/>
  <w16cid:commentId w16cid:paraId="1D8AC42D" w16cid:durableId="26FA51B4"/>
  <w16cid:commentId w16cid:paraId="652DC1A0" w16cid:durableId="26FA5312"/>
  <w16cid:commentId w16cid:paraId="7A3DE24A" w16cid:durableId="26F29F47"/>
  <w16cid:commentId w16cid:paraId="54B5876C" w16cid:durableId="26F26C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57510" w14:textId="77777777" w:rsidR="00FE1EBE" w:rsidRDefault="00FE1EBE" w:rsidP="00A3037A">
      <w:pPr>
        <w:spacing w:after="0" w:line="240" w:lineRule="auto"/>
      </w:pPr>
      <w:r>
        <w:separator/>
      </w:r>
    </w:p>
  </w:endnote>
  <w:endnote w:type="continuationSeparator" w:id="0">
    <w:p w14:paraId="4091F18B" w14:textId="77777777" w:rsidR="00FE1EBE" w:rsidRDefault="00FE1EBE" w:rsidP="00A30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08" w:author="Amir Etemad Shahidi" w:date="2022-10-13T09:27:00Z"/>
  <w:sdt>
    <w:sdtPr>
      <w:id w:val="1826240664"/>
      <w:docPartObj>
        <w:docPartGallery w:val="Page Numbers (Bottom of Page)"/>
        <w:docPartUnique/>
      </w:docPartObj>
    </w:sdtPr>
    <w:sdtEndPr>
      <w:rPr>
        <w:noProof/>
      </w:rPr>
    </w:sdtEndPr>
    <w:sdtContent>
      <w:customXmlInsRangeEnd w:id="308"/>
      <w:p w14:paraId="387F48A9" w14:textId="2EB6D099" w:rsidR="00A3037A" w:rsidRDefault="00A3037A">
        <w:pPr>
          <w:pStyle w:val="Footer"/>
          <w:jc w:val="right"/>
          <w:rPr>
            <w:ins w:id="309" w:author="Amir Etemad Shahidi" w:date="2022-10-13T09:27:00Z"/>
          </w:rPr>
        </w:pPr>
        <w:ins w:id="310" w:author="Amir Etemad Shahidi" w:date="2022-10-13T09:27:00Z">
          <w:r>
            <w:fldChar w:fldCharType="begin"/>
          </w:r>
          <w:r>
            <w:instrText xml:space="preserve"> PAGE   \* MERGEFORMAT </w:instrText>
          </w:r>
          <w:r>
            <w:fldChar w:fldCharType="separate"/>
          </w:r>
          <w:r>
            <w:rPr>
              <w:noProof/>
            </w:rPr>
            <w:t>2</w:t>
          </w:r>
          <w:r>
            <w:rPr>
              <w:noProof/>
            </w:rPr>
            <w:fldChar w:fldCharType="end"/>
          </w:r>
        </w:ins>
      </w:p>
      <w:customXmlInsRangeStart w:id="311" w:author="Amir Etemad Shahidi" w:date="2022-10-13T09:27:00Z"/>
    </w:sdtContent>
  </w:sdt>
  <w:customXmlInsRangeEnd w:id="311"/>
  <w:p w14:paraId="23D4E742" w14:textId="77777777" w:rsidR="00A3037A" w:rsidRDefault="00A30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7E78E" w14:textId="77777777" w:rsidR="00FE1EBE" w:rsidRDefault="00FE1EBE" w:rsidP="00A3037A">
      <w:pPr>
        <w:spacing w:after="0" w:line="240" w:lineRule="auto"/>
      </w:pPr>
      <w:r>
        <w:separator/>
      </w:r>
    </w:p>
  </w:footnote>
  <w:footnote w:type="continuationSeparator" w:id="0">
    <w:p w14:paraId="0816DE60" w14:textId="77777777" w:rsidR="00FE1EBE" w:rsidRDefault="00FE1EBE" w:rsidP="00A303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Vieira da Silva">
    <w15:presenceInfo w15:providerId="Windows Live" w15:userId="b6ec64a23ae67ba0"/>
  </w15:person>
  <w15:person w15:author="Amir Etemad Shahidi">
    <w15:presenceInfo w15:providerId="AD" w15:userId="S::a.etemadshahidi@griffith.edu.au::b635b8b4-d952-4729-8704-c88062c7ab7b"/>
  </w15:person>
  <w15:person w15:author="James Thompson">
    <w15:presenceInfo w15:providerId="AD" w15:userId="S::james.thompson3@griffithuni.edu.au::329f79af-67de-4ee6-93e6-3f07436f7a73"/>
  </w15:person>
  <w15:person w15:author="Nick Cartwright">
    <w15:presenceInfo w15:providerId="AD" w15:userId="S::N.Cartwright@griffith.edu.au::95e3ba6e-bb9e-4202-a1a5-db9415a91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kwrwUAcXRSkiwAAAA="/>
  </w:docVars>
  <w:rsids>
    <w:rsidRoot w:val="00584AAB"/>
    <w:rsid w:val="00006673"/>
    <w:rsid w:val="00022229"/>
    <w:rsid w:val="0002360A"/>
    <w:rsid w:val="0002454F"/>
    <w:rsid w:val="00024B61"/>
    <w:rsid w:val="00025A84"/>
    <w:rsid w:val="00030877"/>
    <w:rsid w:val="0003098E"/>
    <w:rsid w:val="00037EA9"/>
    <w:rsid w:val="00041971"/>
    <w:rsid w:val="00045C50"/>
    <w:rsid w:val="0004694B"/>
    <w:rsid w:val="000520F4"/>
    <w:rsid w:val="00065A17"/>
    <w:rsid w:val="00097316"/>
    <w:rsid w:val="000A4A1C"/>
    <w:rsid w:val="000A5444"/>
    <w:rsid w:val="000C3D2E"/>
    <w:rsid w:val="000D00DA"/>
    <w:rsid w:val="000D4A96"/>
    <w:rsid w:val="000D6059"/>
    <w:rsid w:val="000E0E0A"/>
    <w:rsid w:val="000E6D3D"/>
    <w:rsid w:val="001016CD"/>
    <w:rsid w:val="001023BF"/>
    <w:rsid w:val="00102D81"/>
    <w:rsid w:val="00103755"/>
    <w:rsid w:val="0011164B"/>
    <w:rsid w:val="00116D84"/>
    <w:rsid w:val="001177CF"/>
    <w:rsid w:val="001205F6"/>
    <w:rsid w:val="001212E7"/>
    <w:rsid w:val="00133C0A"/>
    <w:rsid w:val="00137880"/>
    <w:rsid w:val="00144E0C"/>
    <w:rsid w:val="00150A73"/>
    <w:rsid w:val="00162BD1"/>
    <w:rsid w:val="00163E2B"/>
    <w:rsid w:val="001734CE"/>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28B0"/>
    <w:rsid w:val="002A73BD"/>
    <w:rsid w:val="002B1874"/>
    <w:rsid w:val="002C692B"/>
    <w:rsid w:val="002D4386"/>
    <w:rsid w:val="002E76D9"/>
    <w:rsid w:val="002F147D"/>
    <w:rsid w:val="002F5B4A"/>
    <w:rsid w:val="00301B51"/>
    <w:rsid w:val="003104AC"/>
    <w:rsid w:val="003270C4"/>
    <w:rsid w:val="003315C8"/>
    <w:rsid w:val="00353549"/>
    <w:rsid w:val="00354237"/>
    <w:rsid w:val="00363541"/>
    <w:rsid w:val="003825EA"/>
    <w:rsid w:val="00382B8F"/>
    <w:rsid w:val="00383615"/>
    <w:rsid w:val="00384B3B"/>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966F2"/>
    <w:rsid w:val="004A0751"/>
    <w:rsid w:val="004A5077"/>
    <w:rsid w:val="004A7D63"/>
    <w:rsid w:val="004C24BB"/>
    <w:rsid w:val="004C6BDD"/>
    <w:rsid w:val="004C772D"/>
    <w:rsid w:val="004D1D71"/>
    <w:rsid w:val="004D7C9A"/>
    <w:rsid w:val="004E3BDE"/>
    <w:rsid w:val="004F0A6B"/>
    <w:rsid w:val="004F0E3A"/>
    <w:rsid w:val="004F7959"/>
    <w:rsid w:val="005028EA"/>
    <w:rsid w:val="00506F24"/>
    <w:rsid w:val="005205C0"/>
    <w:rsid w:val="00541DB2"/>
    <w:rsid w:val="005440F2"/>
    <w:rsid w:val="0054474C"/>
    <w:rsid w:val="005726F5"/>
    <w:rsid w:val="00584AAB"/>
    <w:rsid w:val="00585176"/>
    <w:rsid w:val="00596F4B"/>
    <w:rsid w:val="005A461C"/>
    <w:rsid w:val="005B4214"/>
    <w:rsid w:val="005B67F8"/>
    <w:rsid w:val="005D5733"/>
    <w:rsid w:val="005E1653"/>
    <w:rsid w:val="005F1018"/>
    <w:rsid w:val="00616194"/>
    <w:rsid w:val="006241A7"/>
    <w:rsid w:val="00625E01"/>
    <w:rsid w:val="0065117E"/>
    <w:rsid w:val="00652A72"/>
    <w:rsid w:val="006618CC"/>
    <w:rsid w:val="006653D2"/>
    <w:rsid w:val="006663EC"/>
    <w:rsid w:val="0067366C"/>
    <w:rsid w:val="00676297"/>
    <w:rsid w:val="00692CEA"/>
    <w:rsid w:val="006B2A99"/>
    <w:rsid w:val="006B555D"/>
    <w:rsid w:val="006C0076"/>
    <w:rsid w:val="006C4784"/>
    <w:rsid w:val="006C7619"/>
    <w:rsid w:val="006D12CF"/>
    <w:rsid w:val="006D3647"/>
    <w:rsid w:val="006D44DE"/>
    <w:rsid w:val="006E02D2"/>
    <w:rsid w:val="006E476A"/>
    <w:rsid w:val="006E4C5C"/>
    <w:rsid w:val="006E57AA"/>
    <w:rsid w:val="006F065D"/>
    <w:rsid w:val="00700751"/>
    <w:rsid w:val="00704137"/>
    <w:rsid w:val="0070789D"/>
    <w:rsid w:val="00707E49"/>
    <w:rsid w:val="00710D70"/>
    <w:rsid w:val="00711297"/>
    <w:rsid w:val="007179F8"/>
    <w:rsid w:val="007338A7"/>
    <w:rsid w:val="007557C2"/>
    <w:rsid w:val="00767BC5"/>
    <w:rsid w:val="00771315"/>
    <w:rsid w:val="00783E10"/>
    <w:rsid w:val="00793400"/>
    <w:rsid w:val="007A070F"/>
    <w:rsid w:val="007A5C05"/>
    <w:rsid w:val="007A5EFC"/>
    <w:rsid w:val="007A7781"/>
    <w:rsid w:val="007B2A55"/>
    <w:rsid w:val="007D16A1"/>
    <w:rsid w:val="007D2066"/>
    <w:rsid w:val="007D6E5B"/>
    <w:rsid w:val="007E7995"/>
    <w:rsid w:val="007F28B5"/>
    <w:rsid w:val="007F5F77"/>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95D75"/>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3A02"/>
    <w:rsid w:val="0091740A"/>
    <w:rsid w:val="00923B05"/>
    <w:rsid w:val="009269CC"/>
    <w:rsid w:val="00936F59"/>
    <w:rsid w:val="00944514"/>
    <w:rsid w:val="0094720C"/>
    <w:rsid w:val="009512BC"/>
    <w:rsid w:val="00952889"/>
    <w:rsid w:val="00954725"/>
    <w:rsid w:val="009610E1"/>
    <w:rsid w:val="00961345"/>
    <w:rsid w:val="009707D0"/>
    <w:rsid w:val="00982722"/>
    <w:rsid w:val="00982FB5"/>
    <w:rsid w:val="00990677"/>
    <w:rsid w:val="0099414B"/>
    <w:rsid w:val="00995F2F"/>
    <w:rsid w:val="009A3929"/>
    <w:rsid w:val="009B0F4E"/>
    <w:rsid w:val="009B763F"/>
    <w:rsid w:val="009D62C8"/>
    <w:rsid w:val="009D7449"/>
    <w:rsid w:val="009D77EE"/>
    <w:rsid w:val="009E6C9F"/>
    <w:rsid w:val="00A06C44"/>
    <w:rsid w:val="00A11EFF"/>
    <w:rsid w:val="00A11F95"/>
    <w:rsid w:val="00A20685"/>
    <w:rsid w:val="00A206F8"/>
    <w:rsid w:val="00A25633"/>
    <w:rsid w:val="00A27D3C"/>
    <w:rsid w:val="00A3037A"/>
    <w:rsid w:val="00A31EFA"/>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5DD5"/>
    <w:rsid w:val="00B07360"/>
    <w:rsid w:val="00B22ECE"/>
    <w:rsid w:val="00B534CD"/>
    <w:rsid w:val="00B62CA3"/>
    <w:rsid w:val="00B6338F"/>
    <w:rsid w:val="00B64425"/>
    <w:rsid w:val="00B73658"/>
    <w:rsid w:val="00B77EE0"/>
    <w:rsid w:val="00B84B2A"/>
    <w:rsid w:val="00B84C3E"/>
    <w:rsid w:val="00B90E1D"/>
    <w:rsid w:val="00B93BD3"/>
    <w:rsid w:val="00B94F89"/>
    <w:rsid w:val="00BA0234"/>
    <w:rsid w:val="00BA35D5"/>
    <w:rsid w:val="00BD5CC5"/>
    <w:rsid w:val="00BE2C24"/>
    <w:rsid w:val="00BE3899"/>
    <w:rsid w:val="00BF4409"/>
    <w:rsid w:val="00C05AC7"/>
    <w:rsid w:val="00C277B4"/>
    <w:rsid w:val="00C34028"/>
    <w:rsid w:val="00C34D4D"/>
    <w:rsid w:val="00C50701"/>
    <w:rsid w:val="00C54A6D"/>
    <w:rsid w:val="00C579CC"/>
    <w:rsid w:val="00C61B80"/>
    <w:rsid w:val="00C663C8"/>
    <w:rsid w:val="00C819FC"/>
    <w:rsid w:val="00C84D3E"/>
    <w:rsid w:val="00CB3453"/>
    <w:rsid w:val="00CC759E"/>
    <w:rsid w:val="00CD42A3"/>
    <w:rsid w:val="00CE2B85"/>
    <w:rsid w:val="00CE44C5"/>
    <w:rsid w:val="00CE5DB9"/>
    <w:rsid w:val="00CF3F0E"/>
    <w:rsid w:val="00CF71B8"/>
    <w:rsid w:val="00D13A02"/>
    <w:rsid w:val="00D34320"/>
    <w:rsid w:val="00D47946"/>
    <w:rsid w:val="00D5012B"/>
    <w:rsid w:val="00D52BF0"/>
    <w:rsid w:val="00D60A6A"/>
    <w:rsid w:val="00D61937"/>
    <w:rsid w:val="00D77137"/>
    <w:rsid w:val="00D909FB"/>
    <w:rsid w:val="00DB1EB6"/>
    <w:rsid w:val="00DC2E8E"/>
    <w:rsid w:val="00DF419C"/>
    <w:rsid w:val="00E01357"/>
    <w:rsid w:val="00E04B9C"/>
    <w:rsid w:val="00E0561A"/>
    <w:rsid w:val="00E05DF6"/>
    <w:rsid w:val="00E26AC5"/>
    <w:rsid w:val="00E322A8"/>
    <w:rsid w:val="00E36104"/>
    <w:rsid w:val="00E51C68"/>
    <w:rsid w:val="00E548F5"/>
    <w:rsid w:val="00E62A25"/>
    <w:rsid w:val="00E70F72"/>
    <w:rsid w:val="00E76772"/>
    <w:rsid w:val="00E908F6"/>
    <w:rsid w:val="00EA5EE6"/>
    <w:rsid w:val="00EB69EC"/>
    <w:rsid w:val="00EB7A91"/>
    <w:rsid w:val="00EC1391"/>
    <w:rsid w:val="00EC45BD"/>
    <w:rsid w:val="00ED1D02"/>
    <w:rsid w:val="00EE0767"/>
    <w:rsid w:val="00EE4137"/>
    <w:rsid w:val="00EE7EE3"/>
    <w:rsid w:val="00F019F3"/>
    <w:rsid w:val="00F112B2"/>
    <w:rsid w:val="00F2213B"/>
    <w:rsid w:val="00F22253"/>
    <w:rsid w:val="00F3266D"/>
    <w:rsid w:val="00F332D6"/>
    <w:rsid w:val="00F37D0A"/>
    <w:rsid w:val="00F42936"/>
    <w:rsid w:val="00F445BB"/>
    <w:rsid w:val="00F4792D"/>
    <w:rsid w:val="00F52E11"/>
    <w:rsid w:val="00F60234"/>
    <w:rsid w:val="00F65E43"/>
    <w:rsid w:val="00F86E08"/>
    <w:rsid w:val="00F91DEF"/>
    <w:rsid w:val="00F96FC3"/>
    <w:rsid w:val="00FC5BA2"/>
    <w:rsid w:val="00FE1B5C"/>
    <w:rsid w:val="00FE1EBE"/>
    <w:rsid w:val="00FE2FAD"/>
    <w:rsid w:val="00FE4A7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C0076"/>
    <w:rPr>
      <w:b/>
      <w:bCs/>
    </w:rPr>
  </w:style>
  <w:style w:type="character" w:customStyle="1" w:styleId="CommentSubjectChar">
    <w:name w:val="Comment Subject Char"/>
    <w:basedOn w:val="CommentTextChar"/>
    <w:link w:val="CommentSubject"/>
    <w:uiPriority w:val="99"/>
    <w:semiHidden/>
    <w:rsid w:val="006C0076"/>
    <w:rPr>
      <w:b/>
      <w:bCs/>
      <w:sz w:val="20"/>
      <w:szCs w:val="20"/>
    </w:rPr>
  </w:style>
  <w:style w:type="paragraph" w:styleId="Header">
    <w:name w:val="header"/>
    <w:basedOn w:val="Normal"/>
    <w:link w:val="HeaderChar"/>
    <w:uiPriority w:val="99"/>
    <w:unhideWhenUsed/>
    <w:rsid w:val="00A30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37A"/>
  </w:style>
  <w:style w:type="paragraph" w:styleId="Footer">
    <w:name w:val="footer"/>
    <w:basedOn w:val="Normal"/>
    <w:link w:val="FooterChar"/>
    <w:uiPriority w:val="99"/>
    <w:unhideWhenUsed/>
    <w:rsid w:val="00A30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37A"/>
  </w:style>
  <w:style w:type="paragraph" w:styleId="Revision">
    <w:name w:val="Revision"/>
    <w:hidden/>
    <w:uiPriority w:val="99"/>
    <w:semiHidden/>
    <w:rsid w:val="0070789D"/>
    <w:pPr>
      <w:spacing w:after="0" w:line="240" w:lineRule="auto"/>
    </w:pPr>
  </w:style>
  <w:style w:type="character" w:styleId="FollowedHyperlink">
    <w:name w:val="FollowedHyperlink"/>
    <w:basedOn w:val="DefaultParagraphFont"/>
    <w:uiPriority w:val="99"/>
    <w:semiHidden/>
    <w:unhideWhenUsed/>
    <w:rsid w:val="00913A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964569117306129?casa_token=87NT5gIa7a4AAAAA:dA6c5uBMwCtLMly_vm29gOuk5sFPkeoQ9ZaLelj1o5GSvSLe8OPI-5PiKTwP_Eb3et5V6B8dfm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jpeg"/><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nerc-bas.ac.uk/icd/gjma/sam.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14</Pages>
  <Words>7317</Words>
  <Characters>38488</Characters>
  <Application>Microsoft Office Word</Application>
  <DocSecurity>0</DocSecurity>
  <Lines>63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James Thompson</cp:lastModifiedBy>
  <cp:revision>3</cp:revision>
  <dcterms:created xsi:type="dcterms:W3CDTF">2023-01-26T02:58:00Z</dcterms:created>
  <dcterms:modified xsi:type="dcterms:W3CDTF">2023-01-2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y fmtid="{D5CDD505-2E9C-101B-9397-08002B2CF9AE}" pid="24" name="MSIP_Label_c9f92db8-2851-4df9-9d12-fab52f5b1415_Enabled">
    <vt:lpwstr>true</vt:lpwstr>
  </property>
  <property fmtid="{D5CDD505-2E9C-101B-9397-08002B2CF9AE}" pid="25" name="MSIP_Label_c9f92db8-2851-4df9-9d12-fab52f5b1415_SetDate">
    <vt:lpwstr>2023-01-26T02:58:00Z</vt:lpwstr>
  </property>
  <property fmtid="{D5CDD505-2E9C-101B-9397-08002B2CF9AE}" pid="26" name="MSIP_Label_c9f92db8-2851-4df9-9d12-fab52f5b1415_Method">
    <vt:lpwstr>Standard</vt:lpwstr>
  </property>
  <property fmtid="{D5CDD505-2E9C-101B-9397-08002B2CF9AE}" pid="27" name="MSIP_Label_c9f92db8-2851-4df9-9d12-fab52f5b1415_Name">
    <vt:lpwstr>UNOFFICIAL</vt:lpwstr>
  </property>
  <property fmtid="{D5CDD505-2E9C-101B-9397-08002B2CF9AE}" pid="28" name="MSIP_Label_c9f92db8-2851-4df9-9d12-fab52f5b1415_SiteId">
    <vt:lpwstr>5a7cc8ab-a4dc-4f9b-bf60-66714049ad62</vt:lpwstr>
  </property>
  <property fmtid="{D5CDD505-2E9C-101B-9397-08002B2CF9AE}" pid="29" name="MSIP_Label_c9f92db8-2851-4df9-9d12-fab52f5b1415_ActionId">
    <vt:lpwstr>18daffbe-e3b4-49d8-b494-5d4e6f0839af</vt:lpwstr>
  </property>
  <property fmtid="{D5CDD505-2E9C-101B-9397-08002B2CF9AE}" pid="30" name="MSIP_Label_c9f92db8-2851-4df9-9d12-fab52f5b1415_ContentBits">
    <vt:lpwstr>0</vt:lpwstr>
  </property>
</Properties>
</file>